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659DF" w:rsidRPr="00B5599E" w:rsidRDefault="0087455F" w:rsidP="00B5599E">
      <w:pPr>
        <w:pStyle w:val="Heading1"/>
      </w:pPr>
      <w:r w:rsidRPr="00B5599E">
        <w:t>Table of activated targets by interacting effectors</w:t>
      </w:r>
      <w:bookmarkStart w:id="0" w:name="_GoBack"/>
      <w:bookmarkEnd w:id="0"/>
    </w:p>
    <w:tbl>
      <w:tblPr>
        <w:tblStyle w:val="TableGrid"/>
        <w:tblW w:w="0" w:type="auto"/>
        <w:tblInd w:w="113" w:type="dxa"/>
        <w:tblLook w:val="04A0" w:firstRow="1" w:lastRow="0" w:firstColumn="1" w:lastColumn="0" w:noHBand="0" w:noVBand="1"/>
      </w:tblPr>
      <w:tblGrid>
        <w:gridCol w:w="1257"/>
        <w:gridCol w:w="3335"/>
        <w:gridCol w:w="2213"/>
      </w:tblGrid>
      <w:tr w:rsidR="00971A1F" w:rsidRPr="00895605" w:rsidTr="009659DF">
        <w:trPr>
          <w:trHeight w:val="300"/>
        </w:trPr>
        <w:tc>
          <w:tcPr>
            <w:tcW w:w="1257" w:type="dxa"/>
            <w:noWrap/>
            <w:hideMark/>
          </w:tcPr>
          <w:p w:rsidR="00971A1F" w:rsidRPr="00895605" w:rsidRDefault="00971A1F">
            <w:pPr>
              <w:rPr>
                <w:b/>
                <w:bCs/>
              </w:rPr>
            </w:pPr>
            <w:r w:rsidRPr="00895605">
              <w:rPr>
                <w:b/>
                <w:bCs/>
              </w:rPr>
              <w:t>Targets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>
            <w:pPr>
              <w:rPr>
                <w:b/>
                <w:bCs/>
              </w:rPr>
            </w:pPr>
            <w:r w:rsidRPr="00895605">
              <w:rPr>
                <w:b/>
                <w:bCs/>
              </w:rPr>
              <w:t xml:space="preserve">  Factors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>
            <w:pPr>
              <w:rPr>
                <w:b/>
                <w:bCs/>
              </w:rPr>
            </w:pPr>
            <w:r w:rsidRPr="00895605">
              <w:rPr>
                <w:b/>
                <w:bCs/>
              </w:rPr>
              <w:t>References</w:t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FE000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SIGNAL1 </w:t>
            </w:r>
          </w:p>
        </w:tc>
        <w:tc>
          <w:tcPr>
            <w:tcW w:w="3335" w:type="dxa"/>
            <w:noWrap/>
          </w:tcPr>
          <w:p w:rsidR="00971A1F" w:rsidRDefault="00971A1F" w:rsidP="00FE0007">
            <w:pPr>
              <w:rPr>
                <w:lang w:val="sv-SE"/>
              </w:rPr>
            </w:pPr>
            <w:r>
              <w:rPr>
                <w:lang w:val="sv-SE"/>
              </w:rPr>
              <w:t>INPUT SIGNAL</w:t>
            </w:r>
          </w:p>
        </w:tc>
        <w:tc>
          <w:tcPr>
            <w:tcW w:w="2213" w:type="dxa"/>
            <w:noWrap/>
          </w:tcPr>
          <w:p w:rsidR="00971A1F" w:rsidRDefault="00971A1F" w:rsidP="00FE0007">
            <w:r>
              <w:fldChar w:fldCharType="begin"/>
            </w:r>
            <w:r>
              <w:instrText xml:space="preserve"> ADDIN EN.CITE &lt;EndNote&gt;&lt;Cite&gt;&lt;Author&gt;Dal Porto&lt;/Author&gt;&lt;Year&gt;2004&lt;/Year&gt;&lt;RecNum&gt;348&lt;/RecNum&gt;&lt;DisplayText&gt;(Dal Porto et al., 2004)&lt;/DisplayText&gt;&lt;record&gt;&lt;rec-number&gt;348&lt;/rec-number&gt;&lt;foreign-keys&gt;&lt;key app="EN" db-id="5r99asrx8trdsmefax6xd0snp90de0s2xpwx" timestamp="1490779513"&gt;348&lt;/key&gt;&lt;/foreign-keys&gt;&lt;ref-type name="Journal Article"&gt;17&lt;/ref-type&gt;&lt;contributors&gt;&lt;authors&gt;&lt;author&gt;Dal Porto, J. M.&lt;/author&gt;&lt;author&gt;Gauld, S. B.&lt;/author&gt;&lt;author&gt;Merrell, K. T.&lt;/author&gt;&lt;author&gt;Mills, D.&lt;/author&gt;&lt;author&gt;Pugh-Bernard, A. E.&lt;/author&gt;&lt;author&gt;Cambier, J.&lt;/author&gt;&lt;/authors&gt;&lt;/contributors&gt;&lt;auth-address&gt;Integrated Department of Immunology, University of Colorado Health Science Center and National Jewish Medical Research Center, 1400 Jackson Street, Denver, CO 80206, USA.&lt;/auth-address&gt;&lt;titles&gt;&lt;title&gt;B cell antigen receptor signaling 101&lt;/title&gt;&lt;secondary-title&gt;Mol Immunol&lt;/secondary-title&gt;&lt;/titles&gt;&lt;periodical&gt;&lt;full-title&gt;Molecular Immunology&lt;/full-title&gt;&lt;abbr-1&gt;Mol. Immunol.&lt;/abbr-1&gt;&lt;abbr-2&gt;Mol Immunol&lt;/abbr-2&gt;&lt;/periodical&gt;&lt;pages&gt;599-613&lt;/pages&gt;&lt;volume&gt;41&lt;/volume&gt;&lt;number&gt;6-7&lt;/number&gt;&lt;keywords&gt;&lt;keyword&gt;Animals&lt;/keyword&gt;&lt;keyword&gt;B-Lymphocytes/immunology/*physiology&lt;/keyword&gt;&lt;keyword&gt;Humans&lt;/keyword&gt;&lt;keyword&gt;Receptors, Antigen, B-Cell/immunology/*physiology&lt;/keyword&gt;&lt;keyword&gt;Signal Transduction/immunology/*physiology&lt;/keyword&gt;&lt;/keywords&gt;&lt;dates&gt;&lt;year&gt;2004&lt;/year&gt;&lt;pub-dates&gt;&lt;date&gt;Jul&lt;/date&gt;&lt;/pub-dates&gt;&lt;/dates&gt;&lt;isbn&gt;0161-5890 (Print)&amp;#xD;0161-5890 (Linking)&lt;/isbn&gt;&lt;accession-num&gt;15219998&lt;/accession-num&gt;&lt;urls&gt;&lt;related-urls&gt;&lt;url&gt;https://www.ncbi.nlm.nih.gov/pubmed/15219998&lt;/url&gt;&lt;/related-urls&gt;&lt;/urls&gt;&lt;electronic-resource-num&gt;10.1016/j.molimm.2004.04.00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Dal Porto et al., 2004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FE000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DOK3 </w:t>
            </w:r>
          </w:p>
        </w:tc>
        <w:tc>
          <w:tcPr>
            <w:tcW w:w="3335" w:type="dxa"/>
            <w:noWrap/>
          </w:tcPr>
          <w:p w:rsidR="00971A1F" w:rsidRDefault="00971A1F" w:rsidP="00FE0007">
            <w:pPr>
              <w:rPr>
                <w:lang w:val="sv-SE"/>
              </w:rPr>
            </w:pPr>
            <w:r>
              <w:rPr>
                <w:lang w:val="sv-SE"/>
              </w:rPr>
              <w:t>INPUT SIGNAL</w:t>
            </w:r>
          </w:p>
        </w:tc>
        <w:tc>
          <w:tcPr>
            <w:tcW w:w="2213" w:type="dxa"/>
            <w:noWrap/>
          </w:tcPr>
          <w:p w:rsidR="00971A1F" w:rsidRDefault="00971A1F" w:rsidP="00FE0007">
            <w:r>
              <w:fldChar w:fldCharType="begin">
                <w:fldData xml:space="preserve">PEVuZE5vdGU+PENpdGU+PEF1dGhvcj5NYW5ubzwvQXV0aG9yPjxZZWFyPjIwMTY8L1llYXI+PFJl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W5ubzwvQXV0aG9yPjxZZWFyPjIwMTY8L1llYXI+PFJl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Manno et al., 2016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FE000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AP2M1 </w:t>
            </w:r>
          </w:p>
        </w:tc>
        <w:tc>
          <w:tcPr>
            <w:tcW w:w="3335" w:type="dxa"/>
            <w:noWrap/>
          </w:tcPr>
          <w:p w:rsidR="00971A1F" w:rsidRDefault="00971A1F" w:rsidP="00FE0007">
            <w:pPr>
              <w:rPr>
                <w:lang w:val="sv-SE"/>
              </w:rPr>
            </w:pPr>
            <w:r>
              <w:rPr>
                <w:lang w:val="sv-SE"/>
              </w:rPr>
              <w:t>INPUT SIGNAL</w:t>
            </w:r>
          </w:p>
        </w:tc>
        <w:tc>
          <w:tcPr>
            <w:tcW w:w="2213" w:type="dxa"/>
            <w:noWrap/>
          </w:tcPr>
          <w:p w:rsidR="00971A1F" w:rsidRDefault="00971A1F" w:rsidP="00FE0007">
            <w:r>
              <w:fldChar w:fldCharType="begin">
                <w:fldData xml:space="preserve">PEVuZE5vdGU+PENpdGU+PEF1dGhvcj5MdTwvQXV0aG9yPjxZZWFyPjIwMDI8L1llYXI+PFJlY051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dTwvQXV0aG9yPjxZZWFyPjIwMDI8L1llYXI+PFJlY051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Lu et al., 2002)</w:t>
            </w:r>
            <w:r>
              <w:fldChar w:fldCharType="end"/>
            </w:r>
          </w:p>
        </w:tc>
      </w:tr>
      <w:tr w:rsidR="00971A1F" w:rsidRPr="0077497F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FE000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EZR </w:t>
            </w:r>
          </w:p>
        </w:tc>
        <w:tc>
          <w:tcPr>
            <w:tcW w:w="3335" w:type="dxa"/>
            <w:noWrap/>
          </w:tcPr>
          <w:p w:rsidR="00971A1F" w:rsidRDefault="00971A1F" w:rsidP="00FE0007">
            <w:pPr>
              <w:rPr>
                <w:lang w:val="sv-SE"/>
              </w:rPr>
            </w:pPr>
            <w:r>
              <w:rPr>
                <w:lang w:val="sv-SE"/>
              </w:rPr>
              <w:t>INPUT SIGNAL</w:t>
            </w:r>
          </w:p>
        </w:tc>
        <w:tc>
          <w:tcPr>
            <w:tcW w:w="2213" w:type="dxa"/>
            <w:noWrap/>
          </w:tcPr>
          <w:p w:rsidR="00971A1F" w:rsidRPr="0077497F" w:rsidRDefault="00971A1F" w:rsidP="00FE0007">
            <w:pPr>
              <w:rPr>
                <w:lang w:val="sv-SE"/>
              </w:rPr>
            </w:pPr>
            <w:r>
              <w:fldChar w:fldCharType="begin"/>
            </w:r>
            <w:r>
              <w:instrText xml:space="preserve"> ADDIN EN.CITE &lt;EndNote&gt;&lt;Cite&gt;&lt;Author&gt;Pore&lt;/Author&gt;&lt;Year&gt;2015&lt;/Year&gt;&lt;RecNum&gt;521&lt;/RecNum&gt;&lt;DisplayText&gt;(Pore &amp;amp; Gupta, 2015)&lt;/DisplayText&gt;&lt;record&gt;&lt;rec-number&gt;521&lt;/rec-number&gt;&lt;foreign-keys&gt;&lt;key app="EN" db-id="5r99asrx8trdsmefax6xd0snp90de0s2xpwx" timestamp="1495985474"&gt;521&lt;/key&gt;&lt;/foreign-keys&gt;&lt;ref-type name="Journal Article"&gt;17&lt;/ref-type&gt;&lt;contributors&gt;&lt;authors&gt;&lt;author&gt;Pore, D.&lt;/author&gt;&lt;author&gt;Gupta, N.&lt;/author&gt;&lt;/authors&gt;&lt;/contributors&gt;&lt;auth-address&gt;Department of Immunology, Lerner Research Institute, Cleveland Clinic, Cleveland, OH.&lt;/auth-address&gt;&lt;titles&gt;&lt;title&gt;The ezrin-radixin-moesin family of proteins in the regulation of B-cell immune response&lt;/title&gt;&lt;secondary-title&gt;Crit Rev Immunol&lt;/secondary-title&gt;&lt;/titles&gt;&lt;periodical&gt;&lt;full-title&gt;Critical Reviews in Immunology&lt;/full-title&gt;&lt;abbr-1&gt;Crit. Rev. Immunol.&lt;/abbr-1&gt;&lt;abbr-2&gt;Crit Rev Immunol&lt;/abbr-2&gt;&lt;/periodical&gt;&lt;pages&gt;15-31&lt;/pages&gt;&lt;volume&gt;35&lt;/volume&gt;&lt;number&gt;1&lt;/number&gt;&lt;keywords&gt;&lt;keyword&gt;Animals&lt;/keyword&gt;&lt;keyword&gt;B-Lymphocytes/*immunology&lt;/keyword&gt;&lt;keyword&gt;Cell Movement&lt;/keyword&gt;&lt;keyword&gt;Cytoskeletal Proteins/*metabolism&lt;/keyword&gt;&lt;keyword&gt;Cytoskeleton/*immunology&lt;/keyword&gt;&lt;keyword&gt;Humans&lt;/keyword&gt;&lt;keyword&gt;Immunity, Humoral&lt;/keyword&gt;&lt;keyword&gt;Immunomodulation&lt;/keyword&gt;&lt;keyword&gt;Lymphocyte Activation&lt;/keyword&gt;&lt;keyword&gt;Membrane Proteins/*metabolism&lt;/keyword&gt;&lt;keyword&gt;Microfilament Proteins/*metabolism&lt;/keyword&gt;&lt;keyword&gt;Receptor Cross-Talk&lt;/keyword&gt;&lt;keyword&gt;Signal Transduction&lt;/keyword&gt;&lt;/keywords&gt;&lt;dates&gt;&lt;year&gt;2015&lt;/year&gt;&lt;/dates&gt;&lt;isbn&gt;1040-8401 (Print)&amp;#xD;1040-8401 (Linking)&lt;/isbn&gt;&lt;accession-num&gt;25746045&lt;/accession-num&gt;&lt;urls&gt;&lt;related-urls&gt;&lt;url&gt;https://www.ncbi.nlm.nih.gov/pubmed/25746045&lt;/url&gt;&lt;/related-urls&gt;&lt;/urls&gt;&lt;custom2&gt;PMC4548853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Pore &amp; Gupta, 2015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FE000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CD72 </w:t>
            </w:r>
          </w:p>
        </w:tc>
        <w:tc>
          <w:tcPr>
            <w:tcW w:w="3335" w:type="dxa"/>
            <w:noWrap/>
          </w:tcPr>
          <w:p w:rsidR="00971A1F" w:rsidRDefault="00971A1F" w:rsidP="00FE0007">
            <w:pPr>
              <w:rPr>
                <w:lang w:val="sv-SE"/>
              </w:rPr>
            </w:pPr>
            <w:r>
              <w:rPr>
                <w:lang w:val="sv-SE"/>
              </w:rPr>
              <w:t>INPUT SIGNAL</w:t>
            </w:r>
          </w:p>
        </w:tc>
        <w:tc>
          <w:tcPr>
            <w:tcW w:w="2213" w:type="dxa"/>
            <w:noWrap/>
          </w:tcPr>
          <w:p w:rsidR="00971A1F" w:rsidRDefault="00971A1F" w:rsidP="00FE0007">
            <w:r>
              <w:fldChar w:fldCharType="begin">
                <w:fldData xml:space="preserve">PEVuZE5vdGU+PENpdGU+PEF1dGhvcj5XdTwvQXV0aG9yPjxZZWFyPjIwMDk8L1llYXI+PFJlY051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dTwvQXV0aG9yPjxZZWFyPjIwMDk8L1llYXI+PFJlY051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H. J. Wu &amp; Bondada, 2009)</w:t>
            </w:r>
            <w:r>
              <w:fldChar w:fldCharType="end"/>
            </w: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FE000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CD40 </w:t>
            </w:r>
          </w:p>
        </w:tc>
        <w:tc>
          <w:tcPr>
            <w:tcW w:w="3335" w:type="dxa"/>
            <w:noWrap/>
          </w:tcPr>
          <w:p w:rsidR="00971A1F" w:rsidRDefault="00971A1F" w:rsidP="00FE0007">
            <w:pPr>
              <w:rPr>
                <w:lang w:val="sv-SE"/>
              </w:rPr>
            </w:pPr>
            <w:r>
              <w:rPr>
                <w:lang w:val="sv-SE"/>
              </w:rPr>
              <w:t>INPUT SIGNAL</w:t>
            </w:r>
          </w:p>
        </w:tc>
        <w:tc>
          <w:tcPr>
            <w:tcW w:w="2213" w:type="dxa"/>
            <w:noWrap/>
          </w:tcPr>
          <w:p w:rsidR="00971A1F" w:rsidRPr="0077497F" w:rsidRDefault="00971A1F" w:rsidP="00FE0007">
            <w:pPr>
              <w:rPr>
                <w:lang w:val="sv-SE"/>
              </w:rPr>
            </w:pPr>
            <w:r>
              <w:fldChar w:fldCharType="begin">
                <w:fldData xml:space="preserve">PEVuZE5vdGU+PENpdGU+PEF1dGhvcj5GcmFuY2lzPC9BdXRob3I+PFllYXI+MTk5NTwvWWVhcj48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</w:fldData>
              </w:fldChar>
            </w:r>
            <w:r w:rsidRPr="0077497F">
              <w:rPr>
                <w:lang w:val="sv-SE"/>
              </w:rPr>
              <w:instrText xml:space="preserve"> ADDIN EN.CITE </w:instrText>
            </w:r>
            <w:r>
              <w:fldChar w:fldCharType="begin">
                <w:fldData xml:space="preserve">PEVuZE5vdGU+PENpdGU+PEF1dGhvcj5GcmFuY2lzPC9BdXRob3I+PFllYXI+MTk5NTwvWWVhcj48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</w:fldData>
              </w:fldChar>
            </w:r>
            <w:r w:rsidRPr="0077497F">
              <w:rPr>
                <w:lang w:val="sv-SE"/>
              </w:rP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77497F">
              <w:rPr>
                <w:noProof/>
                <w:lang w:val="sv-SE"/>
              </w:rPr>
              <w:t>(Francis, Karras, Ke, Sen, &amp; Rothstein, 1995)</w:t>
            </w:r>
            <w:r>
              <w:fldChar w:fldCharType="end"/>
            </w: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FE000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ACTIN </w:t>
            </w:r>
          </w:p>
        </w:tc>
        <w:tc>
          <w:tcPr>
            <w:tcW w:w="3335" w:type="dxa"/>
            <w:noWrap/>
          </w:tcPr>
          <w:p w:rsidR="00971A1F" w:rsidRDefault="00971A1F" w:rsidP="00FE0007">
            <w:pPr>
              <w:rPr>
                <w:lang w:val="sv-SE"/>
              </w:rPr>
            </w:pPr>
            <w:r>
              <w:rPr>
                <w:lang w:val="sv-SE"/>
              </w:rPr>
              <w:t>INPUT SIGNAL</w:t>
            </w:r>
          </w:p>
        </w:tc>
        <w:tc>
          <w:tcPr>
            <w:tcW w:w="2213" w:type="dxa"/>
            <w:noWrap/>
          </w:tcPr>
          <w:p w:rsidR="00971A1F" w:rsidRPr="0077497F" w:rsidRDefault="00971A1F" w:rsidP="00FE0007">
            <w:pPr>
              <w:rPr>
                <w:lang w:val="sv-SE"/>
              </w:rPr>
            </w:pPr>
            <w:r>
              <w:fldChar w:fldCharType="begin"/>
            </w:r>
            <w:r w:rsidRPr="0077497F">
              <w:rPr>
                <w:lang w:val="sv-SE"/>
              </w:rPr>
              <w:instrText xml:space="preserve"> ADDIN EN.CITE &lt;EndNote&gt;&lt;Cite&gt;&lt;Author&gt;Wang&lt;/Author&gt;&lt;Year&gt;2017&lt;/Year&gt;&lt;RecNum&gt;446&lt;/RecNum&gt;&lt;DisplayText&gt;(J. C. Wang et al., 2017)&lt;/DisplayText&gt;&lt;record&gt;&lt;rec-number&gt;446&lt;/rec-number&gt;&lt;foreign-keys&gt;&lt;key app="EN" db-id="5r99asrx8trdsmefax6xd0snp90de0s2xpwx" timestamp="1491397875"&gt;446&lt;/key&gt;&lt;/foreign-keys&gt;&lt;ref-type name="Journal Article"&gt;17&lt;/ref-type&gt;&lt;contributors&gt;&lt;authors&gt;&lt;author&gt;Wang, J. C.&lt;/author&gt;&lt;author&gt;Lee, J. Y.&lt;/author&gt;&lt;author&gt;Christian, S.&lt;/author&gt;&lt;author&gt;Dang-Lawson, M.&lt;/author&gt;&lt;author&gt;Pritchard, C.&lt;/author&gt;&lt;author&gt;Freeman, S. A.&lt;/author&gt;&lt;author&gt;Gold, M. R.&lt;/author&gt;&lt;/authors&gt;&lt;/contributors&gt;&lt;auth-address&gt;Department of Microbiology &amp;amp; Immunology and the Life Sciences Institute, University of British Columbia, 2350 Health Sciences Mall, Vancouver, British Columbia, Canada V6T 1Z3.&amp;#xD;Department of Microbiology &amp;amp; Immunology and the Life Sciences Institute, University of British Columbia, 2350 Health Sciences Mall, Vancouver, British Columbia, Canada V6T 1Z3 mgold@mail.ubc.ca.&lt;/auth-address&gt;&lt;titles&gt;&lt;title&gt;The Rap1-cofilin-1 pathway coordinates actin reorganization and MTOC polarization at the B cell immune synapse&lt;/title&gt;&lt;secondary-title&gt;J Cell Sci&lt;/secondary-title&gt;&lt;/titles&gt;&lt;periodical&gt;&lt;full-title&gt;Journal of Cell Science&lt;/full-title&gt;&lt;abbr-1&gt;J. Cell Sci.&lt;/abbr-1&gt;&lt;abbr-2&gt;J Cell Sci&lt;/abbr-2&gt;&lt;/periodical&gt;&lt;pages&gt;1094-1109&lt;/pages&gt;&lt;volume&gt;130&lt;/volume&gt;&lt;number&gt;6&lt;/number&gt;&lt;keywords&gt;&lt;keyword&gt;B cell&lt;/keyword&gt;&lt;keyword&gt;Cofilin&lt;/keyword&gt;&lt;keyword&gt;Immune synapse&lt;/keyword&gt;&lt;keyword&gt;Microtubule-organizing center&lt;/keyword&gt;&lt;keyword&gt;Rap1&lt;/keyword&gt;&lt;/keywords&gt;&lt;dates&gt;&lt;year&gt;2017&lt;/year&gt;&lt;pub-dates&gt;&lt;date&gt;Mar 15&lt;/date&gt;&lt;/pub-dates&gt;&lt;/dates&gt;&lt;isbn&gt;1477-9137 (Electronic)&amp;#xD;0021-9533 (Linking)&lt;/isbn&gt;&lt;accession-num&gt;28167682&lt;/accession-num&gt;&lt;urls&gt;&lt;related-urls&gt;&lt;url&gt;https://www.ncbi.nlm.nih.gov/pubmed/28167682&lt;/url&gt;&lt;/related-urls&gt;&lt;/urls&gt;&lt;electronic-resource-num&gt;10.1242/jcs.191858&lt;/electronic-resource-num&gt;&lt;/record&gt;&lt;/Cite&gt;&lt;/EndNote&gt;</w:instrText>
            </w:r>
            <w:r>
              <w:fldChar w:fldCharType="separate"/>
            </w:r>
            <w:r w:rsidRPr="0077497F">
              <w:rPr>
                <w:noProof/>
                <w:lang w:val="sv-SE"/>
              </w:rPr>
              <w:t>(J. C. Wang et al., 2017)</w:t>
            </w:r>
            <w:r>
              <w:fldChar w:fldCharType="end"/>
            </w: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FE000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TRAF2 </w:t>
            </w:r>
          </w:p>
        </w:tc>
        <w:tc>
          <w:tcPr>
            <w:tcW w:w="3335" w:type="dxa"/>
            <w:noWrap/>
          </w:tcPr>
          <w:p w:rsidR="00971A1F" w:rsidRDefault="00971A1F" w:rsidP="00FE0007">
            <w:pPr>
              <w:rPr>
                <w:lang w:val="sv-SE"/>
              </w:rPr>
            </w:pPr>
            <w:r>
              <w:rPr>
                <w:lang w:val="sv-SE"/>
              </w:rPr>
              <w:t>INPUT SIGNAL</w:t>
            </w:r>
          </w:p>
        </w:tc>
        <w:tc>
          <w:tcPr>
            <w:tcW w:w="2213" w:type="dxa"/>
            <w:noWrap/>
          </w:tcPr>
          <w:p w:rsidR="00971A1F" w:rsidRPr="0077497F" w:rsidRDefault="00971A1F" w:rsidP="00FE0007">
            <w:pPr>
              <w:rPr>
                <w:lang w:val="sv-SE"/>
              </w:rPr>
            </w:pPr>
            <w:r>
              <w:fldChar w:fldCharType="begin">
                <w:fldData xml:space="preserve">PEVuZE5vdGU+PENpdGU+PEF1dGhvcj5NZWluaW5nZXI8L0F1dGhvcj48WWVhcj4yMDE2PC9ZZWFy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</w:fldData>
              </w:fldChar>
            </w:r>
            <w:r w:rsidRPr="0077497F">
              <w:rPr>
                <w:lang w:val="sv-SE"/>
              </w:rPr>
              <w:instrText xml:space="preserve"> ADDIN EN.CITE </w:instrText>
            </w:r>
            <w:r>
              <w:fldChar w:fldCharType="begin">
                <w:fldData xml:space="preserve">PEVuZE5vdGU+PENpdGU+PEF1dGhvcj5NZWluaW5nZXI8L0F1dGhvcj48WWVhcj4yMDE2PC9ZZWFy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</w:fldData>
              </w:fldChar>
            </w:r>
            <w:r w:rsidRPr="0077497F">
              <w:rPr>
                <w:lang w:val="sv-SE"/>
              </w:rP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77497F">
              <w:rPr>
                <w:noProof/>
                <w:lang w:val="sv-SE"/>
              </w:rPr>
              <w:t>(Hacker &amp; Karin, 2006; Meininger &amp; Krappmann, 2016; Mitchell, Vargas, &amp; Hoffmann, 2016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FE000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IKKA </w:t>
            </w:r>
          </w:p>
        </w:tc>
        <w:tc>
          <w:tcPr>
            <w:tcW w:w="3335" w:type="dxa"/>
            <w:noWrap/>
          </w:tcPr>
          <w:p w:rsidR="00971A1F" w:rsidRDefault="00971A1F" w:rsidP="00FE0007">
            <w:pPr>
              <w:rPr>
                <w:lang w:val="sv-SE"/>
              </w:rPr>
            </w:pPr>
            <w:r>
              <w:rPr>
                <w:lang w:val="sv-SE"/>
              </w:rPr>
              <w:t>INPUT SIGNAL</w:t>
            </w:r>
          </w:p>
        </w:tc>
        <w:tc>
          <w:tcPr>
            <w:tcW w:w="2213" w:type="dxa"/>
            <w:noWrap/>
          </w:tcPr>
          <w:p w:rsidR="00971A1F" w:rsidRDefault="00971A1F" w:rsidP="00FE0007">
            <w:r>
              <w:fldChar w:fldCharType="begin">
                <w:fldData xml:space="preserve">PEVuZE5vdGU+PENpdGU+PEF1dGhvcj5IYWNrZXI8L0F1dGhvcj48WWVhcj4yMDA2PC9ZZWFyPjxS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WNrZXI8L0F1dGhvcj48WWVhcj4yMDA2PC9ZZWFyPjxS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Hacker &amp; Karin, 2006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FE000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SIGNAL2 </w:t>
            </w:r>
          </w:p>
        </w:tc>
        <w:tc>
          <w:tcPr>
            <w:tcW w:w="3335" w:type="dxa"/>
            <w:noWrap/>
          </w:tcPr>
          <w:p w:rsidR="00971A1F" w:rsidRDefault="00971A1F" w:rsidP="00FE0007">
            <w:pPr>
              <w:rPr>
                <w:lang w:val="sv-SE"/>
              </w:rPr>
            </w:pPr>
            <w:r>
              <w:rPr>
                <w:lang w:val="sv-SE"/>
              </w:rPr>
              <w:t>INPUT SIGNAL</w:t>
            </w:r>
          </w:p>
        </w:tc>
        <w:tc>
          <w:tcPr>
            <w:tcW w:w="2213" w:type="dxa"/>
            <w:noWrap/>
          </w:tcPr>
          <w:p w:rsidR="00971A1F" w:rsidRDefault="00971A1F" w:rsidP="00FE0007">
            <w:r>
              <w:fldChar w:fldCharType="begin"/>
            </w:r>
            <w:r>
              <w:instrText xml:space="preserve"> ADDIN EN.CITE &lt;EndNote&gt;&lt;Cite&gt;&lt;Author&gt;Brunswick&lt;/Author&gt;&lt;Year&gt;1994&lt;/Year&gt;&lt;RecNum&gt;523&lt;/RecNum&gt;&lt;DisplayText&gt;(Brunswick, June, &amp;amp; Mond, 1994)&lt;/DisplayText&gt;&lt;record&gt;&lt;rec-number&gt;523&lt;/rec-number&gt;&lt;foreign-keys&gt;&lt;key app="EN" db-id="5r99asrx8trdsmefax6xd0snp90de0s2xpwx" timestamp="1495986152"&gt;523&lt;/key&gt;&lt;/foreign-keys&gt;&lt;ref-type name="Journal Article"&gt;17&lt;/ref-type&gt;&lt;contributors&gt;&lt;authors&gt;&lt;author&gt;Brunswick, M.&lt;/author&gt;&lt;author&gt;June, C. H.&lt;/author&gt;&lt;author&gt;Mond, J. J.&lt;/author&gt;&lt;/authors&gt;&lt;/contributors&gt;&lt;auth-address&gt;Nmri,Immune Cell Biol Program,Bethesda,Md 20889&amp;#xD;Uniformed Serv Univ Hlth Sci,Dept Med,Bethesda,Md 20814&lt;/auth-address&gt;&lt;titles&gt;&lt;title&gt;B-Lymphocyte Immunoglobulin Receptor Desensitization Is Downstream of Tyrosine Kinase Activation&lt;/title&gt;&lt;secondary-title&gt;Cellular Immunology&lt;/secondary-title&gt;&lt;alt-title&gt;Cell Immunol&lt;/alt-title&gt;&lt;/titles&gt;&lt;periodical&gt;&lt;full-title&gt;Cellular Immunology&lt;/full-title&gt;&lt;abbr-1&gt;Cell. Immunol.&lt;/abbr-1&gt;&lt;abbr-2&gt;Cell Immunol&lt;/abbr-2&gt;&lt;/periodical&gt;&lt;alt-periodical&gt;&lt;full-title&gt;Cellular Immunology&lt;/full-title&gt;&lt;abbr-1&gt;Cell. Immunol.&lt;/abbr-1&gt;&lt;abbr-2&gt;Cell Immunol&lt;/abbr-2&gt;&lt;/alt-periodical&gt;&lt;pages&gt;240-244&lt;/pages&gt;&lt;volume&gt;156&lt;/volume&gt;&lt;number&gt;1&lt;/number&gt;&lt;keywords&gt;&lt;keyword&gt;phospholipase-c&lt;/keyword&gt;&lt;keyword&gt;membrane immunoglobulin&lt;/keyword&gt;&lt;keyword&gt;monoclonal-antibodies&lt;/keyword&gt;&lt;keyword&gt;cross-linking&lt;/keyword&gt;&lt;keyword&gt;signal transduction&lt;/keyword&gt;&lt;keyword&gt;phosphorylation&lt;/keyword&gt;&lt;keyword&gt;cells&lt;/keyword&gt;&lt;keyword&gt;src&lt;/keyword&gt;&lt;keyword&gt;ig&lt;/keyword&gt;&lt;keyword&gt;stimulation&lt;/keyword&gt;&lt;/keywords&gt;&lt;dates&gt;&lt;year&gt;1994&lt;/year&gt;&lt;pub-dates&gt;&lt;date&gt;Jun&lt;/date&gt;&lt;/pub-dates&gt;&lt;/dates&gt;&lt;isbn&gt;0008-8749&lt;/isbn&gt;&lt;accession-num&gt;WOS:A1994NP11700021&lt;/accession-num&gt;&lt;urls&gt;&lt;related-urls&gt;&lt;url&gt;&amp;lt;Go to ISI&amp;gt;://WOS:A1994NP11700021&lt;/url&gt;&lt;/related-urls&gt;&lt;/urls&gt;&lt;electronic-resource-num&gt;DOI 10.1006/cimm.1994.1168&lt;/electronic-resource-num&gt;&lt;language&gt;English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Brunswick, June, &amp; Mond, 1994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FE000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PIP2_1 </w:t>
            </w:r>
          </w:p>
        </w:tc>
        <w:tc>
          <w:tcPr>
            <w:tcW w:w="3335" w:type="dxa"/>
            <w:noWrap/>
          </w:tcPr>
          <w:p w:rsidR="00971A1F" w:rsidRDefault="00971A1F" w:rsidP="00FE0007">
            <w:pPr>
              <w:rPr>
                <w:lang w:val="sv-SE"/>
              </w:rPr>
            </w:pPr>
            <w:r>
              <w:rPr>
                <w:lang w:val="sv-SE"/>
              </w:rPr>
              <w:t>INPUT SIGNAL</w:t>
            </w:r>
          </w:p>
        </w:tc>
        <w:tc>
          <w:tcPr>
            <w:tcW w:w="2213" w:type="dxa"/>
            <w:noWrap/>
          </w:tcPr>
          <w:p w:rsidR="00971A1F" w:rsidRDefault="00971A1F" w:rsidP="00FE0007">
            <w:r>
              <w:fldChar w:fldCharType="begin"/>
            </w:r>
            <w:r>
              <w:instrText xml:space="preserve"> ADDIN EN.CITE &lt;EndNote&gt;&lt;Cite&gt;&lt;Author&gt;Saito&lt;/Author&gt;&lt;Year&gt;2003&lt;/Year&gt;&lt;RecNum&gt;362&lt;/RecNum&gt;&lt;DisplayText&gt;(Saito et al., 2003)&lt;/DisplayText&gt;&lt;record&gt;&lt;rec-number&gt;362&lt;/rec-number&gt;&lt;foreign-keys&gt;&lt;key app="EN" db-id="5r99asrx8trdsmefax6xd0snp90de0s2xpwx" timestamp="1490800502"&gt;362&lt;/key&gt;&lt;/foreign-keys&gt;&lt;ref-type name="Journal Article"&gt;17&lt;/ref-type&gt;&lt;contributors&gt;&lt;authors&gt;&lt;author&gt;Saito, K.&lt;/author&gt;&lt;author&gt;Tolias, K. F.&lt;/author&gt;&lt;author&gt;Saci, A.&lt;/author&gt;&lt;author&gt;Koon, H. B.&lt;/author&gt;&lt;author&gt;Humphries, L. A.&lt;/author&gt;&lt;author&gt;Scharenberg, A.&lt;/author&gt;&lt;author&gt;Rawlings, D. J.&lt;/author&gt;&lt;author&gt;Kinet, J. P.&lt;/author&gt;&lt;author&gt;Carpenter, C. L.&lt;/author&gt;&lt;/authors&gt;&lt;/contributors&gt;&lt;auth-address&gt;Department of Pathology, Beth Israel Deaconess Medical Center and Harvard Medical School, Boston, MA 02215, USA.&lt;/auth-address&gt;&lt;titles&gt;&lt;title&gt;BTK regulates PtdIns-4,5-P2 synthesis: importance for calcium signaling and PI3K activity&lt;/title&gt;&lt;secondary-title&gt;Immunity&lt;/secondary-title&gt;&lt;/titles&gt;&lt;periodical&gt;&lt;full-title&gt;Immunity&lt;/full-title&gt;&lt;abbr-1&gt;Immunity&lt;/abbr-1&gt;&lt;abbr-2&gt;Immunity&lt;/abbr-2&gt;&lt;/periodical&gt;&lt;pages&gt;669-78&lt;/pages&gt;&lt;volume&gt;19&lt;/volume&gt;&lt;number&gt;5&lt;/number&gt;&lt;keywords&gt;&lt;keyword&gt;Animals&lt;/keyword&gt;&lt;keyword&gt;Calcium/metabolism&lt;/keyword&gt;&lt;keyword&gt;Calcium Signaling/*physiology&lt;/keyword&gt;&lt;keyword&gt;Enzyme Activation/physiology&lt;/keyword&gt;&lt;keyword&gt;Humans&lt;/keyword&gt;&lt;keyword&gt;Membrane Microdomains/metabolism&lt;/keyword&gt;&lt;keyword&gt;Phosphatidylinositol 3-Kinases/*metabolism&lt;/keyword&gt;&lt;keyword&gt;Phosphatidylinositol 4,5-Diphosphate/*biosynthesis&lt;/keyword&gt;&lt;keyword&gt;Phosphotransferases (Alcohol Group Acceptor)/metabolism&lt;/keyword&gt;&lt;keyword&gt;Protein-Tyrosine Kinases/*metabolism&lt;/keyword&gt;&lt;keyword&gt;Receptors, Antigen, B-Cell/metabolism&lt;/keyword&gt;&lt;/keywords&gt;&lt;dates&gt;&lt;year&gt;2003&lt;/year&gt;&lt;pub-dates&gt;&lt;date&gt;Nov&lt;/date&gt;&lt;/pub-dates&gt;&lt;/dates&gt;&lt;isbn&gt;1074-7613 (Print)&amp;#xD;1074-7613 (Linking)&lt;/isbn&gt;&lt;accession-num&gt;14614854&lt;/accession-num&gt;&lt;urls&gt;&lt;related-urls&gt;&lt;url&gt;https://www.ncbi.nlm.nih.gov/pubmed/14614854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Saito et al., 2003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FE000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MS4A1 </w:t>
            </w:r>
          </w:p>
        </w:tc>
        <w:tc>
          <w:tcPr>
            <w:tcW w:w="3335" w:type="dxa"/>
            <w:noWrap/>
          </w:tcPr>
          <w:p w:rsidR="00971A1F" w:rsidRDefault="00971A1F" w:rsidP="00FE0007">
            <w:pPr>
              <w:rPr>
                <w:lang w:val="sv-SE"/>
              </w:rPr>
            </w:pPr>
            <w:r>
              <w:rPr>
                <w:lang w:val="sv-SE"/>
              </w:rPr>
              <w:t>INPUT SIGNAL</w:t>
            </w:r>
          </w:p>
        </w:tc>
        <w:tc>
          <w:tcPr>
            <w:tcW w:w="2213" w:type="dxa"/>
            <w:noWrap/>
          </w:tcPr>
          <w:p w:rsidR="00971A1F" w:rsidRDefault="00971A1F" w:rsidP="00FE0007">
            <w:r>
              <w:fldChar w:fldCharType="begin"/>
            </w:r>
            <w:r>
              <w:instrText xml:space="preserve"> ADDIN EN.CITE &lt;EndNote&gt;&lt;Cite&gt;&lt;Author&gt;Leandro&lt;/Author&gt;&lt;Year&gt;2013&lt;/Year&gt;&lt;RecNum&gt;485&lt;/RecNum&gt;&lt;DisplayText&gt;(Leandro, 2013)&lt;/DisplayText&gt;&lt;record&gt;&lt;rec-number&gt;485&lt;/rec-number&gt;&lt;foreign-keys&gt;&lt;key app="EN" db-id="5r99asrx8trdsmefax6xd0snp90de0s2xpwx" timestamp="1494843585"&gt;485&lt;/key&gt;&lt;/foreign-keys&gt;&lt;ref-type name="Journal Article"&gt;17&lt;/ref-type&gt;&lt;contributors&gt;&lt;authors&gt;&lt;author&gt;Leandro, M. J.&lt;/author&gt;&lt;/authors&gt;&lt;/contributors&gt;&lt;auth-address&gt;UCL, Ctr Rheumatol, London WC1E 6JF, England&amp;#xD;UCL, Bloomsbury Rheumatol Unit, London WC1E 6JF, England&lt;/auth-address&gt;&lt;titles&gt;&lt;title&gt;B-cell subpopulations in humans and their differential susceptibility to depletion with anti-CD20 monoclonal antibodies&lt;/title&gt;&lt;secondary-title&gt;Arthritis Research &amp;amp; Therapy&lt;/secondary-title&gt;&lt;alt-title&gt;Arthritis Res Ther&lt;/alt-title&gt;&lt;/titles&gt;&lt;periodical&gt;&lt;full-title&gt;Arthritis Research &amp;amp; Therapy&lt;/full-title&gt;&lt;abbr-1&gt;Arthrit. Res. Ther.&lt;/abbr-1&gt;&lt;abbr-2&gt;Arthrit Res Ther&lt;/abbr-2&gt;&lt;/periodical&gt;&lt;alt-periodical&gt;&lt;full-title&gt;Arthritis Research &amp;amp; Therapy&lt;/full-title&gt;&lt;abbr-1&gt;Arthritis Res. Ther.&lt;/abbr-1&gt;&lt;abbr-2&gt;Arthritis Res Ther&lt;/abbr-2&gt;&lt;/alt-periodical&gt;&lt;volume&gt;15&lt;/volume&gt;&lt;keywords&gt;&lt;keyword&gt;systemic-lupus-erythematosus&lt;/keyword&gt;&lt;keyword&gt;rheumatoid-arthritis&lt;/keyword&gt;&lt;keyword&gt;rituximab therapy&lt;/keyword&gt;&lt;keyword&gt;peripheral-blood&lt;/keyword&gt;&lt;keyword&gt;clinical-response&lt;/keyword&gt;&lt;keyword&gt;sjogrens-syndrome&lt;/keyword&gt;&lt;keyword&gt;bone-marrow&lt;/keyword&gt;&lt;keyword&gt;in-vivo&lt;/keyword&gt;&lt;keyword&gt;influenza vaccination&lt;/keyword&gt;&lt;keyword&gt;cynomolgus monkeys&lt;/keyword&gt;&lt;/keywords&gt;&lt;dates&gt;&lt;year&gt;2013&lt;/year&gt;&lt;/dates&gt;&lt;isbn&gt;1478-6354&lt;/isbn&gt;&lt;accession-num&gt;WOS:000321903300001&lt;/accession-num&gt;&lt;urls&gt;&lt;related-urls&gt;&lt;url&gt;&amp;lt;Go to ISI&amp;gt;://WOS:000321903300001&lt;/url&gt;&lt;/related-urls&gt;&lt;/urls&gt;&lt;electronic-resource-num&gt;ARTN S3&amp;#xD;10.1186/ar3908&lt;/electronic-resource-num&gt;&lt;language&gt;English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Leandro, 2013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FE000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PTPRC </w:t>
            </w:r>
          </w:p>
        </w:tc>
        <w:tc>
          <w:tcPr>
            <w:tcW w:w="3335" w:type="dxa"/>
            <w:noWrap/>
          </w:tcPr>
          <w:p w:rsidR="00971A1F" w:rsidRDefault="00971A1F" w:rsidP="00FE0007">
            <w:pPr>
              <w:rPr>
                <w:lang w:val="sv-SE"/>
              </w:rPr>
            </w:pPr>
            <w:r>
              <w:rPr>
                <w:lang w:val="sv-SE"/>
              </w:rPr>
              <w:t>INPUT SIGNAL</w:t>
            </w:r>
          </w:p>
        </w:tc>
        <w:tc>
          <w:tcPr>
            <w:tcW w:w="2213" w:type="dxa"/>
            <w:noWrap/>
          </w:tcPr>
          <w:p w:rsidR="00971A1F" w:rsidRDefault="00971A1F" w:rsidP="00FE0007">
            <w:r>
              <w:fldChar w:fldCharType="begin">
                <w:fldData xml:space="preserve">PEVuZE5vdGU+PENpdGU+PEF1dGhvcj5QYW88L0F1dGhvcj48WWVhcj4xOTk3PC9ZZWFyPjxSZWNO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YW88L0F1dGhvcj48WWVhcj4xOTk3PC9ZZWFyPjxSZWNO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Pao, Bedzyk, Persin, &amp; Cambier, 1997a)</w:t>
            </w:r>
            <w:r>
              <w:fldChar w:fldCharType="end"/>
            </w: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FE000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INPP5D </w:t>
            </w:r>
          </w:p>
        </w:tc>
        <w:tc>
          <w:tcPr>
            <w:tcW w:w="3335" w:type="dxa"/>
            <w:noWrap/>
          </w:tcPr>
          <w:p w:rsidR="00971A1F" w:rsidRDefault="00971A1F" w:rsidP="00FE0007">
            <w:pPr>
              <w:rPr>
                <w:lang w:val="sv-SE"/>
              </w:rPr>
            </w:pPr>
            <w:r>
              <w:rPr>
                <w:lang w:val="sv-SE"/>
              </w:rPr>
              <w:t>INPUT SIGNAL</w:t>
            </w:r>
          </w:p>
        </w:tc>
        <w:tc>
          <w:tcPr>
            <w:tcW w:w="2213" w:type="dxa"/>
            <w:noWrap/>
          </w:tcPr>
          <w:p w:rsidR="00971A1F" w:rsidRPr="005D438B" w:rsidRDefault="00971A1F" w:rsidP="00FE0007">
            <w:pPr>
              <w:rPr>
                <w:lang w:val="sv-SE"/>
              </w:rPr>
            </w:pPr>
            <w:r>
              <w:fldChar w:fldCharType="begin">
                <w:fldData xml:space="preserve">PEVuZE5vdGU+PENpdGU+PEF1dGhvcj5BbWFuPC9BdXRob3I+PFllYXI+MTk5ODwvWWVhcj48UmVj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</w:fldData>
              </w:fldChar>
            </w:r>
            <w:r w:rsidRPr="005D438B">
              <w:rPr>
                <w:lang w:val="sv-SE"/>
              </w:rPr>
              <w:instrText xml:space="preserve"> ADDIN EN.CITE </w:instrText>
            </w:r>
            <w:r>
              <w:fldChar w:fldCharType="begin">
                <w:fldData xml:space="preserve">PEVuZE5vdGU+PENpdGU+PEF1dGhvcj5BbWFuPC9BdXRob3I+PFllYXI+MTk5ODwvWWVhcj48UmVj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</w:fldData>
              </w:fldChar>
            </w:r>
            <w:r w:rsidRPr="005D438B">
              <w:rPr>
                <w:lang w:val="sv-SE"/>
              </w:rP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5D438B">
              <w:rPr>
                <w:noProof/>
                <w:lang w:val="sv-SE"/>
              </w:rPr>
              <w:t>(Aman, Lamkin, Okada, Kurosaki, &amp; Ravichandran, 1998)</w:t>
            </w:r>
            <w:r>
              <w:fldChar w:fldCharType="end"/>
            </w:r>
          </w:p>
        </w:tc>
      </w:tr>
      <w:tr w:rsidR="00971A1F" w:rsidRPr="005D438B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FE000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FCGR2B </w:t>
            </w:r>
          </w:p>
        </w:tc>
        <w:tc>
          <w:tcPr>
            <w:tcW w:w="3335" w:type="dxa"/>
            <w:noWrap/>
          </w:tcPr>
          <w:p w:rsidR="00971A1F" w:rsidRDefault="00971A1F" w:rsidP="00FE0007">
            <w:pPr>
              <w:rPr>
                <w:lang w:val="sv-SE"/>
              </w:rPr>
            </w:pPr>
            <w:r>
              <w:rPr>
                <w:lang w:val="sv-SE"/>
              </w:rPr>
              <w:t>INPUT SIGNAL</w:t>
            </w:r>
          </w:p>
        </w:tc>
        <w:tc>
          <w:tcPr>
            <w:tcW w:w="2213" w:type="dxa"/>
            <w:noWrap/>
          </w:tcPr>
          <w:p w:rsidR="00971A1F" w:rsidRPr="005D438B" w:rsidRDefault="00971A1F" w:rsidP="00FE0007">
            <w:pPr>
              <w:rPr>
                <w:lang w:val="sv-SE"/>
              </w:rPr>
            </w:pPr>
            <w:r>
              <w:fldChar w:fldCharType="begin"/>
            </w:r>
            <w:r>
              <w:instrText xml:space="preserve"> ADDIN EN.CITE &lt;EndNote&gt;&lt;Cite&gt;&lt;Author&gt;Dal Porto&lt;/Author&gt;&lt;Year&gt;2004&lt;/Year&gt;&lt;RecNum&gt;348&lt;/RecNum&gt;&lt;DisplayText&gt;(Dal Porto et al., 2004)&lt;/DisplayText&gt;&lt;record&gt;&lt;rec-number&gt;348&lt;/rec-number&gt;&lt;foreign-keys&gt;&lt;key app="EN" db-id="5r99asrx8trdsmefax6xd0snp90de0s2xpwx" timestamp="1490779513"&gt;348&lt;/key&gt;&lt;/foreign-keys&gt;&lt;ref-type name="Journal Article"&gt;17&lt;/ref-type&gt;&lt;contributors&gt;&lt;authors&gt;&lt;author&gt;Dal Porto, J. M.&lt;/author&gt;&lt;author&gt;Gauld, S. B.&lt;/author&gt;&lt;author&gt;Merrell, K. T.&lt;/author&gt;&lt;author&gt;Mills, D.&lt;/author&gt;&lt;author&gt;Pugh-Bernard, A. E.&lt;/author&gt;&lt;author&gt;Cambier, J.&lt;/author&gt;&lt;/authors&gt;&lt;/contributors&gt;&lt;auth-address&gt;Integrated Department of Immunology, University of Colorado Health Science Center and National Jewish Medical Research Center, 1400 Jackson Street, Denver, CO 80206, USA.&lt;/auth-address&gt;&lt;titles&gt;&lt;title&gt;B cell antigen receptor signaling 101&lt;/title&gt;&lt;secondary-title&gt;Mol Immunol&lt;/secondary-title&gt;&lt;/titles&gt;&lt;periodical&gt;&lt;full-title&gt;Molecular Immunology&lt;/full-title&gt;&lt;abbr-1&gt;Mol. Immunol.&lt;/abbr-1&gt;&lt;abbr-2&gt;Mol Immunol&lt;/abbr-2&gt;&lt;/periodical&gt;&lt;pages&gt;599-613&lt;/pages&gt;&lt;volume&gt;41&lt;/volume&gt;&lt;number&gt;6-7&lt;/number&gt;&lt;keywords&gt;&lt;keyword&gt;Animals&lt;/keyword&gt;&lt;keyword&gt;B-Lymphocytes/immunology/*physiology&lt;/keyword&gt;&lt;keyword&gt;Humans&lt;/keyword&gt;&lt;keyword&gt;Receptors, Antigen, B-Cell/immunology/*physiology&lt;/keyword&gt;&lt;keyword&gt;Signal Transduction/immunology/*physiology&lt;/keyword&gt;&lt;/keywords&gt;&lt;dates&gt;&lt;year&gt;2004&lt;/year&gt;&lt;pub-dates&gt;&lt;date&gt;Jul&lt;/date&gt;&lt;/pub-dates&gt;&lt;/dates&gt;&lt;isbn&gt;0161-5890 (Print)&amp;#xD;0161-5890 (Linking)&lt;/isbn&gt;&lt;accession-num&gt;15219998&lt;/accession-num&gt;&lt;urls&gt;&lt;related-urls&gt;&lt;url&gt;https://www.ncbi.nlm.nih.gov/pubmed/15219998&lt;/url&gt;&lt;/related-urls&gt;&lt;/urls&gt;&lt;electronic-resource-num&gt;10.1016/j.molimm.2004.04.00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Dal Porto et al., 2004)</w:t>
            </w:r>
            <w:r>
              <w:fldChar w:fldCharType="end"/>
            </w: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FE000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PTPN11 </w:t>
            </w:r>
          </w:p>
        </w:tc>
        <w:tc>
          <w:tcPr>
            <w:tcW w:w="3335" w:type="dxa"/>
            <w:noWrap/>
          </w:tcPr>
          <w:p w:rsidR="00971A1F" w:rsidRDefault="00971A1F" w:rsidP="00FE0007">
            <w:pPr>
              <w:rPr>
                <w:lang w:val="sv-SE"/>
              </w:rPr>
            </w:pPr>
            <w:r>
              <w:rPr>
                <w:lang w:val="sv-SE"/>
              </w:rPr>
              <w:t>INPUT SIGNAL</w:t>
            </w:r>
          </w:p>
        </w:tc>
        <w:tc>
          <w:tcPr>
            <w:tcW w:w="2213" w:type="dxa"/>
            <w:noWrap/>
          </w:tcPr>
          <w:p w:rsidR="00971A1F" w:rsidRPr="005D438B" w:rsidRDefault="00971A1F" w:rsidP="00FE0007">
            <w:pPr>
              <w:rPr>
                <w:lang w:val="sv-SE"/>
              </w:rPr>
            </w:pPr>
            <w:r>
              <w:fldChar w:fldCharType="begin">
                <w:fldData xml:space="preserve">PEVuZE5vdGU+PENpdGU+PEF1dGhvcj5NYWVkYTwvQXV0aG9yPjxZZWFyPjE5OTg8L1llYXI+PFJl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</w:fldData>
              </w:fldChar>
            </w:r>
            <w:r w:rsidRPr="005D438B">
              <w:rPr>
                <w:lang w:val="sv-SE"/>
              </w:rPr>
              <w:instrText xml:space="preserve"> ADDIN EN.CITE </w:instrText>
            </w:r>
            <w:r>
              <w:fldChar w:fldCharType="begin">
                <w:fldData xml:space="preserve">PEVuZE5vdGU+PENpdGU+PEF1dGhvcj5NYWVkYTwvQXV0aG9yPjxZZWFyPjE5OTg8L1llYXI+PFJl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</w:fldData>
              </w:fldChar>
            </w:r>
            <w:r w:rsidRPr="005D438B">
              <w:rPr>
                <w:lang w:val="sv-SE"/>
              </w:rP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5D438B">
              <w:rPr>
                <w:noProof/>
                <w:lang w:val="sv-SE"/>
              </w:rPr>
              <w:t>(Ingham et al., 2001; Maeda, Kurosaki, Ono, Takai, &amp; Kurosaki, 1998)</w:t>
            </w:r>
            <w:r>
              <w:fldChar w:fldCharType="end"/>
            </w: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FE000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PTPN12 </w:t>
            </w:r>
          </w:p>
        </w:tc>
        <w:tc>
          <w:tcPr>
            <w:tcW w:w="3335" w:type="dxa"/>
            <w:noWrap/>
          </w:tcPr>
          <w:p w:rsidR="00971A1F" w:rsidRDefault="00971A1F" w:rsidP="00FE0007">
            <w:pPr>
              <w:rPr>
                <w:lang w:val="sv-SE"/>
              </w:rPr>
            </w:pPr>
            <w:r>
              <w:rPr>
                <w:lang w:val="sv-SE"/>
              </w:rPr>
              <w:t>INPUT SIGNAL</w:t>
            </w:r>
          </w:p>
        </w:tc>
        <w:tc>
          <w:tcPr>
            <w:tcW w:w="2213" w:type="dxa"/>
            <w:noWrap/>
          </w:tcPr>
          <w:p w:rsidR="00971A1F" w:rsidRPr="005D438B" w:rsidRDefault="00971A1F" w:rsidP="00FE0007">
            <w:pPr>
              <w:rPr>
                <w:lang w:val="sv-SE"/>
              </w:rPr>
            </w:pPr>
            <w:r>
              <w:fldChar w:fldCharType="begin">
                <w:fldData xml:space="preserve">PEVuZE5vdGU+PENpdGU+PEF1dGhvcj5NYWVkYTwvQXV0aG9yPjxZZWFyPjE5OTg8L1llYXI+PFJl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=
</w:fldData>
              </w:fldChar>
            </w:r>
            <w:r w:rsidRPr="005D438B">
              <w:rPr>
                <w:lang w:val="sv-SE"/>
              </w:rPr>
              <w:instrText xml:space="preserve"> ADDIN EN.CITE </w:instrText>
            </w:r>
            <w:r>
              <w:fldChar w:fldCharType="begin">
                <w:fldData xml:space="preserve">PEVuZE5vdGU+PENpdGU+PEF1dGhvcj5NYWVkYTwvQXV0aG9yPjxZZWFyPjE5OTg8L1llYXI+PFJl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=
</w:fldData>
              </w:fldChar>
            </w:r>
            <w:r w:rsidRPr="005D438B">
              <w:rPr>
                <w:lang w:val="sv-SE"/>
              </w:rP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5D438B">
              <w:rPr>
                <w:noProof/>
                <w:lang w:val="sv-SE"/>
              </w:rPr>
              <w:t>(Ingham et al., 2001; Maeda et al., 1998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FE000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HDAC4 </w:t>
            </w:r>
          </w:p>
        </w:tc>
        <w:tc>
          <w:tcPr>
            <w:tcW w:w="3335" w:type="dxa"/>
            <w:noWrap/>
          </w:tcPr>
          <w:p w:rsidR="00971A1F" w:rsidRDefault="00971A1F" w:rsidP="00FE0007">
            <w:pPr>
              <w:rPr>
                <w:lang w:val="sv-SE"/>
              </w:rPr>
            </w:pPr>
            <w:r>
              <w:rPr>
                <w:lang w:val="sv-SE"/>
              </w:rPr>
              <w:t>INPUT SIGNAL</w:t>
            </w:r>
          </w:p>
        </w:tc>
        <w:tc>
          <w:tcPr>
            <w:tcW w:w="2213" w:type="dxa"/>
            <w:noWrap/>
          </w:tcPr>
          <w:p w:rsidR="00971A1F" w:rsidRDefault="00971A1F" w:rsidP="00FE0007">
            <w:r>
              <w:fldChar w:fldCharType="begin">
                <w:fldData xml:space="preserve">PEVuZE5vdGU+PENpdGU+PEF1dGhvcj5XZWlzczwvQXV0aG9yPjxZZWFyPjIwMDM8L1llYXI+PFJl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ZWlzczwvQXV0aG9yPjxZZWFyPjIwMDM8L1llYXI+PFJl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Weiss et al., 2003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FE000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PTEN </w:t>
            </w:r>
          </w:p>
        </w:tc>
        <w:tc>
          <w:tcPr>
            <w:tcW w:w="3335" w:type="dxa"/>
            <w:noWrap/>
          </w:tcPr>
          <w:p w:rsidR="00971A1F" w:rsidRDefault="00971A1F" w:rsidP="00FE0007">
            <w:pPr>
              <w:rPr>
                <w:lang w:val="sv-SE"/>
              </w:rPr>
            </w:pPr>
            <w:r>
              <w:rPr>
                <w:lang w:val="sv-SE"/>
              </w:rPr>
              <w:t>INPUT SIGNAL</w:t>
            </w:r>
          </w:p>
        </w:tc>
        <w:tc>
          <w:tcPr>
            <w:tcW w:w="2213" w:type="dxa"/>
            <w:noWrap/>
          </w:tcPr>
          <w:p w:rsidR="00971A1F" w:rsidRDefault="00971A1F" w:rsidP="00FE0007">
            <w:r>
              <w:fldChar w:fldCharType="begin"/>
            </w:r>
            <w:r>
              <w:instrText xml:space="preserve"> ADDIN EN.CITE &lt;EndNote&gt;&lt;Cite&gt;&lt;Author&gt;Maehama&lt;/Author&gt;&lt;Year&gt;1998&lt;/Year&gt;&lt;RecNum&gt;372&lt;/RecNum&gt;&lt;DisplayText&gt;(Maehama &amp;amp; Dixon, 1998)&lt;/DisplayText&gt;&lt;record&gt;&lt;rec-number&gt;372&lt;/rec-number&gt;&lt;foreign-keys&gt;&lt;key app="EN" db-id="5r99asrx8trdsmefax6xd0snp90de0s2xpwx" timestamp="1490864719"&gt;372&lt;/key&gt;&lt;/foreign-keys&gt;&lt;ref-type name="Journal Article"&gt;17&lt;/ref-type&gt;&lt;contributors&gt;&lt;authors&gt;&lt;author&gt;Maehama, T.&lt;/author&gt;&lt;author&gt;Dixon, J. E.&lt;/author&gt;&lt;/authors&gt;&lt;/contributors&gt;&lt;auth-address&gt;Department of Biological Chemistry, University of Michigan, Ann Arbor, Michigan 48109-0606, USA.&lt;/auth-address&gt;&lt;titles&gt;&lt;title&gt;The tumor suppressor, PTEN/MMAC1, dephosphorylates the lipid second messenger, phosphatidylinositol 3,4,5-trisphosphate&lt;/title&gt;&lt;secondary-title&gt;J Biol Chem&lt;/secondary-title&gt;&lt;/titles&gt;&lt;periodical&gt;&lt;full-title&gt;Journal of Biological Chemistry&lt;/full-title&gt;&lt;abbr-1&gt;J. Biol. Chem.&lt;/abbr-1&gt;&lt;abbr-2&gt;J Biol Chem&lt;/abbr-2&gt;&lt;/periodical&gt;&lt;pages&gt;13375-8&lt;/pages&gt;&lt;volume&gt;273&lt;/volume&gt;&lt;number&gt;22&lt;/number&gt;&lt;keywords&gt;&lt;keyword&gt;Cell Line&lt;/keyword&gt;&lt;keyword&gt;*Genes, Tumor Suppressor&lt;/keyword&gt;&lt;keyword&gt;Humans&lt;/keyword&gt;&lt;keyword&gt;Insulin/pharmacology&lt;/keyword&gt;&lt;keyword&gt;PTEN Phosphohydrolase&lt;/keyword&gt;&lt;keyword&gt;Phosphatidylinositol 3-Kinases/metabolism&lt;/keyword&gt;&lt;keyword&gt;Phosphatidylinositol Phosphates/biosynthesis/*metabolism&lt;/keyword&gt;&lt;keyword&gt;Phosphoric Monoester Hydrolases/metabolism&lt;/keyword&gt;&lt;keyword&gt;Phosphorylation&lt;/keyword&gt;&lt;keyword&gt;Protein Tyrosine Phosphatases/genetics/*metabolism&lt;/keyword&gt;&lt;keyword&gt;*Second Messenger Systems&lt;/keyword&gt;&lt;keyword&gt;Substrate Specificity&lt;/keyword&gt;&lt;keyword&gt;*Tumor Suppressor Proteins&lt;/keyword&gt;&lt;/keywords&gt;&lt;dates&gt;&lt;year&gt;1998&lt;/year&gt;&lt;pub-dates&gt;&lt;date&gt;May 29&lt;/date&gt;&lt;/pub-dates&gt;&lt;/dates&gt;&lt;isbn&gt;0021-9258 (Print)&amp;#xD;0021-9258 (Linking)&lt;/isbn&gt;&lt;accession-num&gt;9593664&lt;/accession-num&gt;&lt;urls&gt;&lt;related-urls&gt;&lt;url&gt;https://www.ncbi.nlm.nih.gov/pubmed/9593664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Maehama &amp; Dixon, 1998)</w:t>
            </w:r>
            <w:r>
              <w:fldChar w:fldCharType="end"/>
            </w: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FE000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PTPN6 </w:t>
            </w:r>
          </w:p>
        </w:tc>
        <w:tc>
          <w:tcPr>
            <w:tcW w:w="3335" w:type="dxa"/>
            <w:noWrap/>
          </w:tcPr>
          <w:p w:rsidR="00971A1F" w:rsidRDefault="00971A1F" w:rsidP="00FE0007">
            <w:pPr>
              <w:rPr>
                <w:lang w:val="sv-SE"/>
              </w:rPr>
            </w:pPr>
            <w:r>
              <w:rPr>
                <w:lang w:val="sv-SE"/>
              </w:rPr>
              <w:t>INPUT SIGNAL</w:t>
            </w:r>
          </w:p>
        </w:tc>
        <w:tc>
          <w:tcPr>
            <w:tcW w:w="2213" w:type="dxa"/>
            <w:noWrap/>
          </w:tcPr>
          <w:p w:rsidR="00971A1F" w:rsidRPr="005D438B" w:rsidRDefault="00971A1F" w:rsidP="00FE0007">
            <w:pPr>
              <w:rPr>
                <w:lang w:val="sv-SE"/>
              </w:rPr>
            </w:pPr>
            <w:r>
              <w:fldChar w:fldCharType="begin">
                <w:fldData xml:space="preserve">PEVuZE5vdGU+PENpdGU+PEF1dGhvcj5NYWVkYTwvQXV0aG9yPjxZZWFyPjE5OTg8L1llYXI+PFJl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=
</w:fldData>
              </w:fldChar>
            </w:r>
            <w:r w:rsidRPr="005D438B">
              <w:rPr>
                <w:lang w:val="sv-SE"/>
              </w:rPr>
              <w:instrText xml:space="preserve"> ADDIN EN.CITE </w:instrText>
            </w:r>
            <w:r>
              <w:fldChar w:fldCharType="begin">
                <w:fldData xml:space="preserve">PEVuZE5vdGU+PENpdGU+PEF1dGhvcj5NYWVkYTwvQXV0aG9yPjxZZWFyPjE5OTg8L1llYXI+PFJl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=
</w:fldData>
              </w:fldChar>
            </w:r>
            <w:r w:rsidRPr="005D438B">
              <w:rPr>
                <w:lang w:val="sv-SE"/>
              </w:rP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5D438B">
              <w:rPr>
                <w:noProof/>
                <w:lang w:val="sv-SE"/>
              </w:rPr>
              <w:t>(Ingham et al., 2001; Maeda et al., 1998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0E3D99">
            <w:r w:rsidRPr="00895605">
              <w:t>PAG1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0E3D99">
            <w:r>
              <w:t>LYN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0E3D99">
            <w:r>
              <w:fldChar w:fldCharType="begin">
                <w:fldData xml:space="preserve">PEVuZE5vdGU+PENpdGU+PEF1dGhvcj5JbmdsZXk8L0F1dGhvcj48WWVhcj4yMDA2PC9ZZWFyPjxS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JbmdsZXk8L0F1dGhvcj48WWVhcj4yMDA2PC9ZZWFyPjxS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</w:fldData>
              </w:fldChar>
            </w:r>
            <w:r w:rsidRPr="0077497F"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Ingley et al., 2006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0E3D99">
            <w:r w:rsidRPr="00895605">
              <w:t>CSK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0E3D99">
            <w:r w:rsidRPr="00895605">
              <w:t xml:space="preserve"> PAG1</w:t>
            </w:r>
            <w:r>
              <w:t xml:space="preserve"> &amp; DOK3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0E3D99">
            <w:r>
              <w:fldChar w:fldCharType="begin">
                <w:fldData xml:space="preserve">PEVuZE5vdGU+PENpdGU+PEF1dGhvcj5CcmRpY2thPC9BdXRob3I+PFllYXI+MjAwMDwvWWVhcj48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RpY2thPC9BdXRob3I+PFllYXI+MjAwMDwvWWVhcj48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 xml:space="preserve">(Brdicka et al., 2000; Kawabuchi et al., 2000; Lemay, </w:t>
            </w:r>
            <w:r>
              <w:rPr>
                <w:noProof/>
              </w:rPr>
              <w:lastRenderedPageBreak/>
              <w:t>Davidson, Latour, &amp; Veillette, 2000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</w:tcPr>
          <w:p w:rsidR="00971A1F" w:rsidRPr="00895605" w:rsidRDefault="00971A1F" w:rsidP="00FE0007">
            <w:r>
              <w:lastRenderedPageBreak/>
              <w:t>CDC42</w:t>
            </w:r>
          </w:p>
        </w:tc>
        <w:tc>
          <w:tcPr>
            <w:tcW w:w="3335" w:type="dxa"/>
            <w:noWrap/>
          </w:tcPr>
          <w:p w:rsidR="00971A1F" w:rsidRDefault="00971A1F" w:rsidP="00FE0007">
            <w:pPr>
              <w:rPr>
                <w:lang w:val="sv-SE"/>
              </w:rPr>
            </w:pPr>
            <w:r>
              <w:rPr>
                <w:lang w:val="sv-SE"/>
              </w:rPr>
              <w:t>VAV</w:t>
            </w:r>
          </w:p>
        </w:tc>
        <w:tc>
          <w:tcPr>
            <w:tcW w:w="2213" w:type="dxa"/>
            <w:noWrap/>
          </w:tcPr>
          <w:p w:rsidR="00971A1F" w:rsidRDefault="00971A1F" w:rsidP="00FE0007">
            <w:r>
              <w:fldChar w:fldCharType="begin">
                <w:fldData xml:space="preserve">PEVuZE5vdGU+PENpdGU+PEF1dGhvcj5UdXJuZXI8L0F1dGhvcj48WWVhcj4yMDAyPC9ZZWFyPjxS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</w:fldData>
              </w:fldChar>
            </w:r>
            <w:r w:rsidRPr="00DF3804">
              <w:instrText xml:space="preserve"> ADDIN EN.CITE </w:instrText>
            </w:r>
            <w:r w:rsidRPr="00DF3804">
              <w:fldChar w:fldCharType="begin">
                <w:fldData xml:space="preserve">PEVuZE5vdGU+PENpdGU+PEF1dGhvcj5UdXJuZXI8L0F1dGhvcj48WWVhcj4yMDAyPC9ZZWFyPjxS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</w:fldData>
              </w:fldChar>
            </w:r>
            <w:r w:rsidRPr="00DF3804">
              <w:instrText xml:space="preserve"> ADDIN EN.CITE.DATA </w:instrText>
            </w:r>
            <w:r w:rsidRPr="00DF3804">
              <w:fldChar w:fldCharType="end"/>
            </w:r>
            <w:r>
              <w:fldChar w:fldCharType="separate"/>
            </w:r>
            <w:r>
              <w:rPr>
                <w:noProof/>
              </w:rPr>
              <w:t>(O'Rourke et al., 1998; Turner &amp; Billadeau, 2002)</w:t>
            </w:r>
            <w:r>
              <w:fldChar w:fldCharType="end"/>
            </w: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0E3D99">
            <w:r w:rsidRPr="00895605">
              <w:t>BLNK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0E3D99">
            <w:r w:rsidRPr="00895605">
              <w:t xml:space="preserve"> SYK </w:t>
            </w:r>
            <w:r w:rsidRPr="001C5A36">
              <w:rPr>
                <w:noProof/>
              </w:rPr>
              <w:t>&amp; !</w:t>
            </w:r>
            <w:r w:rsidRPr="00895605">
              <w:t xml:space="preserve"> </w:t>
            </w:r>
            <w:r>
              <w:t>PTPN6</w:t>
            </w:r>
          </w:p>
        </w:tc>
        <w:tc>
          <w:tcPr>
            <w:tcW w:w="2213" w:type="dxa"/>
            <w:noWrap/>
            <w:hideMark/>
          </w:tcPr>
          <w:p w:rsidR="00971A1F" w:rsidRPr="008340D8" w:rsidRDefault="00971A1F" w:rsidP="000E3D99">
            <w:pPr>
              <w:rPr>
                <w:lang w:val="sv-SE"/>
              </w:rPr>
            </w:pPr>
            <w:r>
              <w:fldChar w:fldCharType="begin">
                <w:fldData xml:space="preserve">PEVuZE5vdGU+PENpdGU+PEF1dGhvcj5Jc2hpYWk8L0F1dGhvcj48WWVhcj4xOTk5PC9ZZWFyPjxS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</w:fldData>
              </w:fldChar>
            </w:r>
            <w:r w:rsidRPr="00C268C7">
              <w:rPr>
                <w:lang w:val="sv-SE"/>
              </w:rPr>
              <w:instrText xml:space="preserve"> ADDIN EN.CITE </w:instrText>
            </w:r>
            <w:r>
              <w:fldChar w:fldCharType="begin">
                <w:fldData xml:space="preserve">PEVuZE5vdGU+PENpdGU+PEF1dGhvcj5Jc2hpYWk8L0F1dGhvcj48WWVhcj4xOTk5PC9ZZWFyPjxS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</w:fldData>
              </w:fldChar>
            </w:r>
            <w:r w:rsidRPr="00C268C7">
              <w:rPr>
                <w:lang w:val="sv-SE"/>
              </w:rP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C268C7">
              <w:rPr>
                <w:noProof/>
                <w:lang w:val="sv-SE"/>
              </w:rPr>
              <w:t>(Fu, Turck, Kurosaki, &amp; Chan, 1998; Ishiai et al., 1999; Mizuno et al., 2000)</w:t>
            </w:r>
            <w:r>
              <w:fldChar w:fldCharType="end"/>
            </w:r>
            <w:r w:rsidRPr="008340D8">
              <w:rPr>
                <w:lang w:val="sv-SE"/>
              </w:rPr>
              <w:t xml:space="preserve"> </w:t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0E3D99">
            <w:r w:rsidRPr="00895605">
              <w:t>DAPP1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0E3D99">
            <w:r w:rsidRPr="00895605">
              <w:t xml:space="preserve"> PIP3</w:t>
            </w:r>
            <w:r>
              <w:t xml:space="preserve"> &amp; SYK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0E3D99">
            <w:r>
              <w:fldChar w:fldCharType="begin">
                <w:fldData xml:space="preserve">PEVuZE5vdGU+PENpdGU+PEF1dGhvcj5TdGVwaGVuczwvQXV0aG9yPjxZZWFyPjIwMDE8L1llYXI+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GVwaGVuczwvQXV0aG9yPjxZZWFyPjIwMDE8L1llYXI+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Anderson et al., 2000; Stephens, Anderson, &amp; Hawkins, 2001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0E3D99">
            <w:r w:rsidRPr="00895605">
              <w:t>RHOA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0E3D99">
            <w:r w:rsidRPr="00895605">
              <w:t xml:space="preserve"> NCK &amp; PIP3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0E3D99">
            <w:r>
              <w:fldChar w:fldCharType="begin"/>
            </w:r>
            <w:r>
              <w:instrText xml:space="preserve"> ADDIN EN.CITE &lt;EndNote&gt;&lt;Cite&gt;&lt;Author&gt;Homma&lt;/Author&gt;&lt;Year&gt;1995&lt;/Year&gt;&lt;RecNum&gt;458&lt;/RecNum&gt;&lt;DisplayText&gt;(Homma &amp;amp; Emori, 1995)&lt;/DisplayText&gt;&lt;record&gt;&lt;rec-number&gt;458&lt;/rec-number&gt;&lt;foreign-keys&gt;&lt;key app="EN" db-id="5r99asrx8trdsmefax6xd0snp90de0s2xpwx" timestamp="1491468441"&gt;458&lt;/key&gt;&lt;/foreign-keys&gt;&lt;ref-type name="Journal Article"&gt;17&lt;/ref-type&gt;&lt;contributors&gt;&lt;authors&gt;&lt;author&gt;Homma, Y.&lt;/author&gt;&lt;author&gt;Emori, Y.&lt;/author&gt;&lt;/authors&gt;&lt;/contributors&gt;&lt;auth-address&gt;Department of Biosignal Research, Tokyo Metropolitan Institute of Gerontology, Japan.&lt;/auth-address&gt;&lt;titles&gt;&lt;title&gt;A dual functional signal mediator showing RhoGAP and phospholipase C-delta stimulating activities&lt;/title&gt;&lt;secondary-title&gt;EMBO J&lt;/secondary-title&gt;&lt;/titles&gt;&lt;periodical&gt;&lt;full-title&gt;EMBO Journal&lt;/full-title&gt;&lt;abbr-1&gt;EMBO J.&lt;/abbr-1&gt;&lt;abbr-2&gt;EMBO J&lt;/abbr-2&gt;&lt;/periodical&gt;&lt;pages&gt;286-91&lt;/pages&gt;&lt;volume&gt;14&lt;/volume&gt;&lt;number&gt;2&lt;/number&gt;&lt;keywords&gt;&lt;keyword&gt;Amino Acid Sequence&lt;/keyword&gt;&lt;keyword&gt;Animals&lt;/keyword&gt;&lt;keyword&gt;Cloning, Molecular&lt;/keyword&gt;&lt;keyword&gt;DNA, Complementary&lt;/keyword&gt;&lt;keyword&gt;Enzyme Activation&lt;/keyword&gt;&lt;keyword&gt;GTP-Binding Proteins/genetics/*metabolism&lt;/keyword&gt;&lt;keyword&gt;*GTPase-Activating Proteins&lt;/keyword&gt;&lt;keyword&gt;Hydrolysis&lt;/keyword&gt;&lt;keyword&gt;Isoenzymes/*metabolism&lt;/keyword&gt;&lt;keyword&gt;Molecular Sequence Data&lt;/keyword&gt;&lt;keyword&gt;Phosphatidylinositol 4,5-Diphosphate&lt;/keyword&gt;&lt;keyword&gt;Phosphatidylinositol Phosphates/metabolism&lt;/keyword&gt;&lt;keyword&gt;Rats&lt;/keyword&gt;&lt;keyword&gt;Sequence Homology, Amino Acid&lt;/keyword&gt;&lt;keyword&gt;*Signal Transduction&lt;/keyword&gt;&lt;keyword&gt;Type C Phospholipases/*metabolism&lt;/keyword&gt;&lt;/keywords&gt;&lt;dates&gt;&lt;year&gt;1995&lt;/year&gt;&lt;pub-dates&gt;&lt;date&gt;Jan 16&lt;/date&gt;&lt;/pub-dates&gt;&lt;/dates&gt;&lt;isbn&gt;0261-4189 (Print)&amp;#xD;0261-4189 (Linking)&lt;/isbn&gt;&lt;accession-num&gt;7835339&lt;/accession-num&gt;&lt;urls&gt;&lt;related-urls&gt;&lt;url&gt;https://www.ncbi.nlm.nih.gov/pubmed/7835339&lt;/url&gt;&lt;/related-urls&gt;&lt;/urls&gt;&lt;custom2&gt;PMC398082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Homma &amp; Emori, 1995)</w:t>
            </w:r>
            <w:r>
              <w:fldChar w:fldCharType="end"/>
            </w:r>
          </w:p>
        </w:tc>
      </w:tr>
      <w:tr w:rsidR="00971A1F" w:rsidRPr="003623E4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DF3804" w:rsidRDefault="00971A1F" w:rsidP="000E3D99">
            <w:r w:rsidRPr="00DF3804">
              <w:t>BAD</w:t>
            </w:r>
          </w:p>
        </w:tc>
        <w:tc>
          <w:tcPr>
            <w:tcW w:w="3335" w:type="dxa"/>
            <w:noWrap/>
            <w:hideMark/>
          </w:tcPr>
          <w:p w:rsidR="00971A1F" w:rsidRPr="00DF3804" w:rsidRDefault="00971A1F" w:rsidP="000E3D99">
            <w:r w:rsidRPr="00DF3804">
              <w:t xml:space="preserve"> ! AKT1</w:t>
            </w:r>
          </w:p>
        </w:tc>
        <w:tc>
          <w:tcPr>
            <w:tcW w:w="2213" w:type="dxa"/>
            <w:noWrap/>
            <w:hideMark/>
          </w:tcPr>
          <w:p w:rsidR="00971A1F" w:rsidRPr="003623E4" w:rsidRDefault="00971A1F" w:rsidP="000E3D99">
            <w:r>
              <w:fldChar w:fldCharType="begin"/>
            </w:r>
            <w:r>
              <w:instrText xml:space="preserve"> QUOTE "{Thompson, 2004 #524}" </w:instrText>
            </w:r>
            <w:r>
              <w:fldChar w:fldCharType="separate"/>
            </w:r>
            <w:r>
              <w:t>{Thompson, 2004 #524}</w:t>
            </w:r>
            <w:r>
              <w:fldChar w:fldCharType="end"/>
            </w:r>
          </w:p>
        </w:tc>
      </w:tr>
      <w:tr w:rsidR="00971A1F" w:rsidRPr="003623E4" w:rsidTr="009659DF">
        <w:trPr>
          <w:trHeight w:val="285"/>
        </w:trPr>
        <w:tc>
          <w:tcPr>
            <w:tcW w:w="1257" w:type="dxa"/>
            <w:noWrap/>
          </w:tcPr>
          <w:p w:rsidR="00971A1F" w:rsidRPr="003623E4" w:rsidRDefault="00971A1F" w:rsidP="00FE0007">
            <w:pPr>
              <w:rPr>
                <w:lang w:val="sv-SE"/>
              </w:rPr>
            </w:pPr>
            <w:r>
              <w:rPr>
                <w:lang w:val="sv-SE"/>
              </w:rPr>
              <w:t>TRAF6</w:t>
            </w:r>
          </w:p>
        </w:tc>
        <w:tc>
          <w:tcPr>
            <w:tcW w:w="3335" w:type="dxa"/>
            <w:noWrap/>
          </w:tcPr>
          <w:p w:rsidR="00971A1F" w:rsidRDefault="00971A1F" w:rsidP="00FE0007">
            <w:pPr>
              <w:rPr>
                <w:lang w:val="sv-SE"/>
              </w:rPr>
            </w:pPr>
            <w:r>
              <w:rPr>
                <w:lang w:val="sv-SE"/>
              </w:rPr>
              <w:t>MALT1</w:t>
            </w:r>
          </w:p>
        </w:tc>
        <w:tc>
          <w:tcPr>
            <w:tcW w:w="2213" w:type="dxa"/>
            <w:noWrap/>
          </w:tcPr>
          <w:p w:rsidR="00971A1F" w:rsidRPr="003623E4" w:rsidRDefault="00971A1F" w:rsidP="00FE0007">
            <w:pPr>
              <w:rPr>
                <w:lang w:val="sv-SE"/>
              </w:rPr>
            </w:pPr>
            <w:r>
              <w:rPr>
                <w:lang w:val="sv-SE"/>
              </w:rPr>
              <w:fldChar w:fldCharType="begin">
                <w:fldData xml:space="preserve">PEVuZE5vdGU+PENpdGU+PEF1dGhvcj5NZWluaW5nZXI8L0F1dGhvcj48WWVhcj4yMDE2PC9ZZWFy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==
</w:fldData>
              </w:fldChar>
            </w:r>
            <w:r>
              <w:rPr>
                <w:lang w:val="sv-SE"/>
              </w:rPr>
              <w:instrText xml:space="preserve"> ADDIN EN.CITE </w:instrText>
            </w:r>
            <w:r>
              <w:rPr>
                <w:lang w:val="sv-SE"/>
              </w:rPr>
              <w:fldChar w:fldCharType="begin">
                <w:fldData xml:space="preserve">PEVuZE5vdGU+PENpdGU+PEF1dGhvcj5NZWluaW5nZXI8L0F1dGhvcj48WWVhcj4yMDE2PC9ZZWFy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==
</w:fldData>
              </w:fldChar>
            </w:r>
            <w:r>
              <w:rPr>
                <w:lang w:val="sv-SE"/>
              </w:rPr>
              <w:instrText xml:space="preserve"> ADDIN EN.CITE.DATA </w:instrText>
            </w:r>
            <w:r>
              <w:rPr>
                <w:lang w:val="sv-SE"/>
              </w:rPr>
            </w:r>
            <w:r>
              <w:rPr>
                <w:lang w:val="sv-SE"/>
              </w:rPr>
              <w:fldChar w:fldCharType="end"/>
            </w:r>
            <w:r>
              <w:rPr>
                <w:lang w:val="sv-SE"/>
              </w:rPr>
            </w:r>
            <w:r>
              <w:rPr>
                <w:lang w:val="sv-SE"/>
              </w:rPr>
              <w:fldChar w:fldCharType="separate"/>
            </w:r>
            <w:r>
              <w:rPr>
                <w:noProof/>
                <w:lang w:val="sv-SE"/>
              </w:rPr>
              <w:t>(Hacker &amp; Karin, 2006; Meininger &amp; Krappmann, 2016)</w:t>
            </w:r>
            <w:r>
              <w:rPr>
                <w:lang w:val="sv-SE"/>
              </w:rPr>
              <w:fldChar w:fldCharType="end"/>
            </w:r>
          </w:p>
        </w:tc>
      </w:tr>
      <w:tr w:rsidR="00971A1F" w:rsidRPr="003623E4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5917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TAB2 </w:t>
            </w:r>
          </w:p>
        </w:tc>
        <w:tc>
          <w:tcPr>
            <w:tcW w:w="3335" w:type="dxa"/>
            <w:noWrap/>
            <w:vAlign w:val="bottom"/>
          </w:tcPr>
          <w:p w:rsidR="00971A1F" w:rsidRDefault="00971A1F" w:rsidP="005917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TRAF6</w:t>
            </w:r>
          </w:p>
        </w:tc>
        <w:tc>
          <w:tcPr>
            <w:tcW w:w="2213" w:type="dxa"/>
            <w:noWrap/>
          </w:tcPr>
          <w:p w:rsidR="00971A1F" w:rsidRPr="003623E4" w:rsidRDefault="00971A1F" w:rsidP="005917B7">
            <w:pPr>
              <w:rPr>
                <w:lang w:val="sv-SE"/>
              </w:rPr>
            </w:pPr>
            <w:r>
              <w:rPr>
                <w:lang w:val="sv-SE"/>
              </w:rPr>
              <w:fldChar w:fldCharType="begin">
                <w:fldData xml:space="preserve">PEVuZE5vdGU+PENpdGU+PEF1dGhvcj5NZWluaW5nZXI8L0F1dGhvcj48WWVhcj4yMDE2PC9ZZWFy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==
</w:fldData>
              </w:fldChar>
            </w:r>
            <w:r>
              <w:rPr>
                <w:lang w:val="sv-SE"/>
              </w:rPr>
              <w:instrText xml:space="preserve"> ADDIN EN.CITE </w:instrText>
            </w:r>
            <w:r>
              <w:rPr>
                <w:lang w:val="sv-SE"/>
              </w:rPr>
              <w:fldChar w:fldCharType="begin">
                <w:fldData xml:space="preserve">PEVuZE5vdGU+PENpdGU+PEF1dGhvcj5NZWluaW5nZXI8L0F1dGhvcj48WWVhcj4yMDE2PC9ZZWFy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==
</w:fldData>
              </w:fldChar>
            </w:r>
            <w:r>
              <w:rPr>
                <w:lang w:val="sv-SE"/>
              </w:rPr>
              <w:instrText xml:space="preserve"> ADDIN EN.CITE.DATA </w:instrText>
            </w:r>
            <w:r>
              <w:rPr>
                <w:lang w:val="sv-SE"/>
              </w:rPr>
            </w:r>
            <w:r>
              <w:rPr>
                <w:lang w:val="sv-SE"/>
              </w:rPr>
              <w:fldChar w:fldCharType="end"/>
            </w:r>
            <w:r>
              <w:rPr>
                <w:lang w:val="sv-SE"/>
              </w:rPr>
            </w:r>
            <w:r>
              <w:rPr>
                <w:lang w:val="sv-SE"/>
              </w:rPr>
              <w:fldChar w:fldCharType="separate"/>
            </w:r>
            <w:r>
              <w:rPr>
                <w:noProof/>
                <w:lang w:val="sv-SE"/>
              </w:rPr>
              <w:t>(Hacker &amp; Karin, 2006; Meininger &amp; Krappmann, 2016)</w:t>
            </w:r>
            <w:r>
              <w:rPr>
                <w:lang w:val="sv-SE"/>
              </w:rP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</w:tcPr>
          <w:p w:rsidR="00971A1F" w:rsidRPr="00895605" w:rsidRDefault="00971A1F" w:rsidP="005917B7">
            <w:r w:rsidRPr="00E42D50">
              <w:t>MALT1</w:t>
            </w:r>
            <w:r w:rsidRPr="00E42D50">
              <w:tab/>
            </w:r>
          </w:p>
        </w:tc>
        <w:tc>
          <w:tcPr>
            <w:tcW w:w="3335" w:type="dxa"/>
            <w:noWrap/>
          </w:tcPr>
          <w:p w:rsidR="00971A1F" w:rsidRPr="00895605" w:rsidRDefault="00971A1F" w:rsidP="005917B7">
            <w:r>
              <w:t xml:space="preserve">TRAF2 </w:t>
            </w:r>
            <w:r w:rsidRPr="00E42D50">
              <w:t>&amp; TRAF6</w:t>
            </w:r>
          </w:p>
        </w:tc>
        <w:tc>
          <w:tcPr>
            <w:tcW w:w="2213" w:type="dxa"/>
            <w:noWrap/>
          </w:tcPr>
          <w:p w:rsidR="00971A1F" w:rsidRPr="00895605" w:rsidRDefault="00971A1F" w:rsidP="005917B7">
            <w:r>
              <w:fldChar w:fldCharType="begin">
                <w:fldData xml:space="preserve">PEVuZE5vdGU+PENpdGU+PEF1dGhvcj5DaGVuPC9BdXRob3I+PFllYXI+MjAxMjwvWWVhcj48UmVj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uPC9BdXRob3I+PFllYXI+MjAxMjwvWWVhcj48UmVj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Z. J. Chen, 2012; King et al., 2006; Paul &amp; Schaefer, 2013; Thome, 2004)</w:t>
            </w:r>
            <w:r>
              <w:fldChar w:fldCharType="end"/>
            </w:r>
          </w:p>
        </w:tc>
      </w:tr>
      <w:tr w:rsidR="00971A1F" w:rsidRPr="003623E4" w:rsidTr="009659DF">
        <w:trPr>
          <w:trHeight w:val="285"/>
        </w:trPr>
        <w:tc>
          <w:tcPr>
            <w:tcW w:w="1257" w:type="dxa"/>
            <w:noWrap/>
          </w:tcPr>
          <w:p w:rsidR="00971A1F" w:rsidRPr="003623E4" w:rsidRDefault="00971A1F" w:rsidP="005917B7">
            <w:r>
              <w:t>TAB1</w:t>
            </w:r>
          </w:p>
        </w:tc>
        <w:tc>
          <w:tcPr>
            <w:tcW w:w="3335" w:type="dxa"/>
            <w:noWrap/>
          </w:tcPr>
          <w:p w:rsidR="00971A1F" w:rsidRPr="003623E4" w:rsidRDefault="00971A1F" w:rsidP="005917B7">
            <w:r>
              <w:t>TRAF6</w:t>
            </w:r>
          </w:p>
        </w:tc>
        <w:tc>
          <w:tcPr>
            <w:tcW w:w="2213" w:type="dxa"/>
            <w:noWrap/>
          </w:tcPr>
          <w:p w:rsidR="00971A1F" w:rsidRPr="003623E4" w:rsidRDefault="00971A1F" w:rsidP="005917B7">
            <w:pPr>
              <w:rPr>
                <w:lang w:val="sv-SE"/>
              </w:rPr>
            </w:pPr>
            <w:r>
              <w:rPr>
                <w:lang w:val="sv-SE"/>
              </w:rPr>
              <w:fldChar w:fldCharType="begin">
                <w:fldData xml:space="preserve">PEVuZE5vdGU+PENpdGU+PEF1dGhvcj5NZWluaW5nZXI8L0F1dGhvcj48WWVhcj4yMDE2PC9ZZWFy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==
</w:fldData>
              </w:fldChar>
            </w:r>
            <w:r>
              <w:rPr>
                <w:lang w:val="sv-SE"/>
              </w:rPr>
              <w:instrText xml:space="preserve"> ADDIN EN.CITE </w:instrText>
            </w:r>
            <w:r>
              <w:rPr>
                <w:lang w:val="sv-SE"/>
              </w:rPr>
              <w:fldChar w:fldCharType="begin">
                <w:fldData xml:space="preserve">PEVuZE5vdGU+PENpdGU+PEF1dGhvcj5NZWluaW5nZXI8L0F1dGhvcj48WWVhcj4yMDE2PC9ZZWFy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==
</w:fldData>
              </w:fldChar>
            </w:r>
            <w:r>
              <w:rPr>
                <w:lang w:val="sv-SE"/>
              </w:rPr>
              <w:instrText xml:space="preserve"> ADDIN EN.CITE.DATA </w:instrText>
            </w:r>
            <w:r>
              <w:rPr>
                <w:lang w:val="sv-SE"/>
              </w:rPr>
            </w:r>
            <w:r>
              <w:rPr>
                <w:lang w:val="sv-SE"/>
              </w:rPr>
              <w:fldChar w:fldCharType="end"/>
            </w:r>
            <w:r>
              <w:rPr>
                <w:lang w:val="sv-SE"/>
              </w:rPr>
            </w:r>
            <w:r>
              <w:rPr>
                <w:lang w:val="sv-SE"/>
              </w:rPr>
              <w:fldChar w:fldCharType="separate"/>
            </w:r>
            <w:r>
              <w:rPr>
                <w:noProof/>
                <w:lang w:val="sv-SE"/>
              </w:rPr>
              <w:t>(Hacker &amp; Karin, 2006; Meininger &amp; Krappmann, 2016)</w:t>
            </w:r>
            <w:r>
              <w:rPr>
                <w:lang w:val="sv-SE"/>
              </w:rPr>
              <w:fldChar w:fldCharType="end"/>
            </w:r>
          </w:p>
        </w:tc>
      </w:tr>
      <w:tr w:rsidR="00971A1F" w:rsidRPr="003623E4" w:rsidTr="009659DF">
        <w:trPr>
          <w:trHeight w:val="285"/>
        </w:trPr>
        <w:tc>
          <w:tcPr>
            <w:tcW w:w="1257" w:type="dxa"/>
            <w:noWrap/>
          </w:tcPr>
          <w:p w:rsidR="00971A1F" w:rsidRPr="003623E4" w:rsidRDefault="00971A1F" w:rsidP="005917B7">
            <w:r>
              <w:t>BCL6</w:t>
            </w:r>
          </w:p>
        </w:tc>
        <w:tc>
          <w:tcPr>
            <w:tcW w:w="3335" w:type="dxa"/>
            <w:noWrap/>
          </w:tcPr>
          <w:p w:rsidR="00971A1F" w:rsidRPr="003623E4" w:rsidRDefault="00971A1F" w:rsidP="005917B7">
            <w:r>
              <w:t>MAPK3</w:t>
            </w:r>
          </w:p>
        </w:tc>
        <w:tc>
          <w:tcPr>
            <w:tcW w:w="2213" w:type="dxa"/>
            <w:noWrap/>
          </w:tcPr>
          <w:p w:rsidR="00971A1F" w:rsidRPr="003623E4" w:rsidRDefault="00971A1F" w:rsidP="005917B7">
            <w:r>
              <w:fldChar w:fldCharType="begin">
                <w:fldData xml:space="preserve">PEVuZE5vdGU+PENpdGU+PEF1dGhvcj5IYXR6aTwvQXV0aG9yPjxZZWFyPjIwMTQ8L1llYXI+PFJl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XR6aTwvQXV0aG9yPjxZZWFyPjIwMTQ8L1llYXI+PFJl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Hatzi &amp; Melnick, 2014)</w:t>
            </w:r>
            <w:r>
              <w:fldChar w:fldCharType="end"/>
            </w:r>
          </w:p>
        </w:tc>
      </w:tr>
      <w:tr w:rsidR="00971A1F" w:rsidRPr="003623E4" w:rsidTr="009659DF">
        <w:trPr>
          <w:trHeight w:val="285"/>
        </w:trPr>
        <w:tc>
          <w:tcPr>
            <w:tcW w:w="1257" w:type="dxa"/>
            <w:noWrap/>
          </w:tcPr>
          <w:p w:rsidR="00971A1F" w:rsidRDefault="00971A1F" w:rsidP="005917B7">
            <w:r>
              <w:t>EGR1</w:t>
            </w:r>
          </w:p>
        </w:tc>
        <w:tc>
          <w:tcPr>
            <w:tcW w:w="3335" w:type="dxa"/>
            <w:noWrap/>
          </w:tcPr>
          <w:p w:rsidR="00971A1F" w:rsidRPr="00895605" w:rsidRDefault="00971A1F" w:rsidP="005917B7">
            <w:r>
              <w:t>MAPK3</w:t>
            </w:r>
          </w:p>
        </w:tc>
        <w:tc>
          <w:tcPr>
            <w:tcW w:w="2213" w:type="dxa"/>
            <w:noWrap/>
          </w:tcPr>
          <w:p w:rsidR="00971A1F" w:rsidRDefault="00971A1F" w:rsidP="005917B7">
            <w:r>
              <w:fldChar w:fldCharType="begin">
                <w:fldData xml:space="preserve">PEVuZE5vdGU+PENpdGU+PEF1dGhvcj5SaWNoYXJkczwvQXV0aG9yPjxZZWFyPjIwMDE8L1llYXI+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aWNoYXJkczwvQXV0aG9yPjxZZWFyPjIwMDE8L1llYXI+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Richards, Dave, Chou, Mamchak, &amp; DeFranco, 2001)</w:t>
            </w:r>
            <w:r>
              <w:fldChar w:fldCharType="end"/>
            </w: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</w:tcPr>
          <w:p w:rsidR="00971A1F" w:rsidRDefault="00971A1F" w:rsidP="005917B7">
            <w:r>
              <w:t>ELK1</w:t>
            </w:r>
          </w:p>
        </w:tc>
        <w:tc>
          <w:tcPr>
            <w:tcW w:w="3335" w:type="dxa"/>
            <w:noWrap/>
          </w:tcPr>
          <w:p w:rsidR="00971A1F" w:rsidRDefault="00971A1F" w:rsidP="005917B7">
            <w:r>
              <w:t>MAPK3</w:t>
            </w:r>
          </w:p>
        </w:tc>
        <w:tc>
          <w:tcPr>
            <w:tcW w:w="2213" w:type="dxa"/>
            <w:noWrap/>
          </w:tcPr>
          <w:p w:rsidR="00971A1F" w:rsidRPr="00B25F49" w:rsidRDefault="00971A1F" w:rsidP="005917B7">
            <w:pPr>
              <w:rPr>
                <w:lang w:val="sv-SE"/>
              </w:rPr>
            </w:pPr>
            <w:r>
              <w:fldChar w:fldCharType="begin">
                <w:fldData xml:space="preserve">PEVuZE5vdGU+PENpdGU+PEF1dGhvcj5Lb25jejwvQXV0aG9yPjxZZWFyPjIwMDI8L1llYXI+PFJl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=
</w:fldData>
              </w:fldChar>
            </w:r>
            <w:r w:rsidRPr="00B25F49">
              <w:rPr>
                <w:lang w:val="sv-SE"/>
              </w:rPr>
              <w:instrText xml:space="preserve"> ADDIN EN.CITE </w:instrText>
            </w:r>
            <w:r>
              <w:fldChar w:fldCharType="begin">
                <w:fldData xml:space="preserve">PEVuZE5vdGU+PENpdGU+PEF1dGhvcj5Lb25jejwvQXV0aG9yPjxZZWFyPjIwMDI8L1llYXI+PFJl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=
</w:fldData>
              </w:fldChar>
            </w:r>
            <w:r w:rsidRPr="00B25F49">
              <w:rPr>
                <w:lang w:val="sv-SE"/>
              </w:rP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25F49">
              <w:rPr>
                <w:noProof/>
                <w:lang w:val="sv-SE"/>
              </w:rPr>
              <w:t>(Koncz, Bodor, Kovesdi, Gati, &amp; Sarmay, 2002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BCLXL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 w:rsidRPr="00895605">
              <w:t xml:space="preserve"> ! BAD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>
                <w:fldData xml:space="preserve">PEVuZE5vdGU+PENpdGU+PEF1dGhvcj5OaWlybzwvQXV0aG9yPjxZZWFyPjIwMTI8L1llYXI+PFJl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OaWlybzwvQXV0aG9yPjxZZWFyPjIwMTI8L1llYXI+PFJl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Niiro et al., 2012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ETS1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 w:rsidRPr="00895605">
              <w:t xml:space="preserve"> ! CAMK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>
                <w:fldData xml:space="preserve">PEVuZE5vdGU+PENpdGU+PEF1dGhvcj5WYWxlbnRpbmU8L0F1dGhvcj48WWVhcj4xOTk1PC9ZZWFy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WYWxlbnRpbmU8L0F1dGhvcj48WWVhcj4xOTk1PC9ZZWFy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Valentine et al., 1995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CREB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 w:rsidRPr="00895605">
              <w:t xml:space="preserve"> </w:t>
            </w:r>
            <w:r>
              <w:t>MAPK14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>
                <w:fldData xml:space="preserve">PEVuZE5vdGU+PENpdGU+PEF1dGhvcj5Td2FydDwvQXV0aG9yPjxZZWFyPjIwMDA8L1llYXI+PFJl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2FydDwvQXV0aG9yPjxZZWFyPjIwMDA8L1llYXI+PFJl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Swart, Bergeron, &amp; Chiles, 2000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ATF2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>
              <w:t>MAPK8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>
                <w:fldData xml:space="preserve">PEVuZE5vdGU+PENpdGU+PEF1dGhvcj5HdXB0YTwvQXV0aG9yPjxZZWFyPjE5OTU8L1llYXI+PFJl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dXB0YTwvQXV0aG9yPjxZZWFyPjE5OTU8L1llYXI+PFJl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S. Gupta, Campbell, Derijard, &amp; Davis, 1995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NFKBIA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 w:rsidRPr="00895605">
              <w:t xml:space="preserve"> ! IKK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/>
            </w:r>
            <w:r>
              <w:instrText xml:space="preserve"> ADDIN EN.CITE &lt;EndNote&gt;&lt;Cite&gt;&lt;Author&gt;Hayden&lt;/Author&gt;&lt;Year&gt;2004&lt;/Year&gt;&lt;RecNum&gt;251&lt;/RecNum&gt;&lt;DisplayText&gt;(Hayden &amp;amp; Ghosh, 2004)&lt;/DisplayText&gt;&lt;record&gt;&lt;rec-number&gt;251&lt;/rec-number&gt;&lt;foreign-keys&gt;&lt;key app="EN" db-id="5r99asrx8trdsmefax6xd0snp90de0s2xpwx" timestamp="1481968351"&gt;251&lt;/key&gt;&lt;/foreign-keys&gt;&lt;ref-type name="Journal Article"&gt;17&lt;/ref-type&gt;&lt;contributors&gt;&lt;authors&gt;&lt;author&gt;Hayden, M. S.&lt;/author&gt;&lt;author&gt;Ghosh, S.&lt;/author&gt;&lt;/authors&gt;&lt;/contributors&gt;&lt;auth-address&gt;Section of Immunobiology and Department of Molecular Biophysics and Biochemistry, Yale University School of Medicine, New Haven, Connecticut 06520, USA.&lt;/auth-address&gt;&lt;titles&gt;&lt;title&gt;Signaling to NF-kappaB&lt;/title&gt;&lt;secondary-title&gt;Genes Dev&lt;/secondary-title&gt;&lt;/titles&gt;&lt;periodical&gt;&lt;full-title&gt;Genes &amp;amp; Development&lt;/full-title&gt;&lt;abbr-1&gt;Genes Dev.&lt;/abbr-1&gt;&lt;abbr-2&gt;Genes Dev&lt;/abbr-2&gt;&lt;/periodical&gt;&lt;pages&gt;2195-224&lt;/pages&gt;&lt;volume&gt;18&lt;/volume&gt;&lt;number&gt;18&lt;/number&gt;&lt;keywords&gt;&lt;keyword&gt;Animals&lt;/keyword&gt;&lt;keyword&gt;Gene Expression Regulation&lt;/keyword&gt;&lt;keyword&gt;Humans&lt;/keyword&gt;&lt;keyword&gt;I-kappa B Kinase&lt;/keyword&gt;&lt;keyword&gt;I-kappa B Proteins/physiology&lt;/keyword&gt;&lt;keyword&gt;NF-kappa B/genetics/*metabolism&lt;/keyword&gt;&lt;keyword&gt;Protein-Serine-Threonine Kinases/chemistry/metabolism&lt;/keyword&gt;&lt;keyword&gt;*Signal Transduction&lt;/keyword&gt;&lt;keyword&gt;Transcription, Genetic&lt;/keyword&gt;&lt;/keywords&gt;&lt;dates&gt;&lt;year&gt;2004&lt;/year&gt;&lt;pub-dates&gt;&lt;date&gt;Sep 15&lt;/date&gt;&lt;/pub-dates&gt;&lt;/dates&gt;&lt;isbn&gt;0890-9369 (Print)&amp;#xD;0890-9369 (Linking)&lt;/isbn&gt;&lt;urls&gt;&lt;related-urls&gt;&lt;url&gt;&lt;style face="underline" font="default" size="100%"&gt;https://www.ncbi.nlm.nih.gov/pubmed/15371334&lt;/style&gt;&lt;/url&gt;&lt;/related-urls&gt;&lt;/urls&gt;&lt;electronic-resource-num&gt;10.1101/gad.1228704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Hayden &amp; Ghosh, 2004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NFKB1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 w:rsidRPr="00895605">
              <w:t xml:space="preserve"> ! NFKBIA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/>
            </w:r>
            <w:r>
              <w:instrText xml:space="preserve"> ADDIN EN.CITE &lt;EndNote&gt;&lt;Cite&gt;&lt;Author&gt;Hayden&lt;/Author&gt;&lt;Year&gt;2004&lt;/Year&gt;&lt;RecNum&gt;251&lt;/RecNum&gt;&lt;DisplayText&gt;(Hayden &amp;amp; Ghosh, 2004)&lt;/DisplayText&gt;&lt;record&gt;&lt;rec-number&gt;251&lt;/rec-number&gt;&lt;foreign-keys&gt;&lt;key app="EN" db-id="5r99asrx8trdsmefax6xd0snp90de0s2xpwx" timestamp="1481968351"&gt;251&lt;/key&gt;&lt;/foreign-keys&gt;&lt;ref-type name="Journal Article"&gt;17&lt;/ref-type&gt;&lt;contributors&gt;&lt;authors&gt;&lt;author&gt;Hayden, M. S.&lt;/author&gt;&lt;author&gt;Ghosh, S.&lt;/author&gt;&lt;/authors&gt;&lt;/contributors&gt;&lt;auth-address&gt;Section of Immunobiology and Department of Molecular Biophysics and Biochemistry, Yale University School of Medicine, New Haven, Connecticut 06520, USA.&lt;/auth-address&gt;&lt;titles&gt;&lt;title&gt;Signaling to NF-kappaB&lt;/title&gt;&lt;secondary-title&gt;Genes Dev&lt;/secondary-title&gt;&lt;/titles&gt;&lt;periodical&gt;&lt;full-title&gt;Genes &amp;amp; Development&lt;/full-title&gt;&lt;abbr-1&gt;Genes Dev.&lt;/abbr-1&gt;&lt;abbr-2&gt;Genes Dev&lt;/abbr-2&gt;&lt;/periodical&gt;&lt;pages&gt;2195-224&lt;/pages&gt;&lt;volume&gt;18&lt;/volume&gt;&lt;number&gt;18&lt;/number&gt;&lt;keywords&gt;&lt;keyword&gt;Animals&lt;/keyword&gt;&lt;keyword&gt;Gene Expression Regulation&lt;/keyword&gt;&lt;keyword&gt;Humans&lt;/keyword&gt;&lt;keyword&gt;I-kappa B Kinase&lt;/keyword&gt;&lt;keyword&gt;I-kappa B Proteins/physiology&lt;/keyword&gt;&lt;keyword&gt;NF-kappa B/genetics/*metabolism&lt;/keyword&gt;&lt;keyword&gt;Protein-Serine-Threonine Kinases/chemistry/metabolism&lt;/keyword&gt;&lt;keyword&gt;*Signal Transduction&lt;/keyword&gt;&lt;keyword&gt;Transcription, Genetic&lt;/keyword&gt;&lt;/keywords&gt;&lt;dates&gt;&lt;year&gt;2004&lt;/year&gt;&lt;pub-dates&gt;&lt;date&gt;Sep 15&lt;/date&gt;&lt;/pub-dates&gt;&lt;/dates&gt;&lt;isbn&gt;0890-9369 (Print)&amp;#xD;0890-9369 (Linking)&lt;/isbn&gt;&lt;urls&gt;&lt;related-urls&gt;&lt;url&gt;&lt;style face="underline" font="default" size="100%"&gt;https://www.ncbi.nlm.nih.gov/pubmed/15371334&lt;/style&gt;&lt;/url&gt;&lt;/related-urls&gt;&lt;/urls&gt;&lt;electronic-resource-num&gt;10.1101/gad.1228704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Hayden &amp; Ghosh, 2004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</w:tcPr>
          <w:p w:rsidR="00971A1F" w:rsidRPr="00895605" w:rsidRDefault="00971A1F" w:rsidP="005917B7">
            <w:r>
              <w:lastRenderedPageBreak/>
              <w:t>FOXO1</w:t>
            </w:r>
          </w:p>
        </w:tc>
        <w:tc>
          <w:tcPr>
            <w:tcW w:w="3335" w:type="dxa"/>
            <w:noWrap/>
          </w:tcPr>
          <w:p w:rsidR="00971A1F" w:rsidRPr="00895605" w:rsidRDefault="00971A1F" w:rsidP="005917B7">
            <w:r>
              <w:t>! AKT1</w:t>
            </w:r>
          </w:p>
        </w:tc>
        <w:tc>
          <w:tcPr>
            <w:tcW w:w="2213" w:type="dxa"/>
            <w:noWrap/>
          </w:tcPr>
          <w:p w:rsidR="00971A1F" w:rsidRDefault="00971A1F" w:rsidP="005917B7">
            <w:r>
              <w:fldChar w:fldCharType="begin"/>
            </w:r>
            <w:r>
              <w:instrText xml:space="preserve"> ADDIN EN.CITE &lt;EndNote&gt;&lt;Cite&gt;&lt;Author&gt;Yusuf&lt;/Author&gt;&lt;Year&gt;2004&lt;/Year&gt;&lt;RecNum&gt;464&lt;/RecNum&gt;&lt;DisplayText&gt;(Yusuf, Zhu, Kharas, Chen, &amp;amp; Fruman, 2004)&lt;/DisplayText&gt;&lt;record&gt;&lt;rec-number&gt;464&lt;/rec-number&gt;&lt;foreign-keys&gt;&lt;key app="EN" db-id="5r99asrx8trdsmefax6xd0snp90de0s2xpwx" timestamp="1491477196"&gt;464&lt;/key&gt;&lt;/foreign-keys&gt;&lt;ref-type name="Journal Article"&gt;17&lt;/ref-type&gt;&lt;contributors&gt;&lt;authors&gt;&lt;author&gt;Yusuf, I.&lt;/author&gt;&lt;author&gt;Zhu, X.&lt;/author&gt;&lt;author&gt;Kharas, M. G.&lt;/author&gt;&lt;author&gt;Chen, J.&lt;/author&gt;&lt;author&gt;Fruman, D. A.&lt;/author&gt;&lt;/authors&gt;&lt;/contributors&gt;&lt;auth-address&gt;Department of Molecular Biology and Biochemistry, University of California, Irvine, 92697-3900, USA.&lt;/auth-address&gt;&lt;titles&gt;&lt;title&gt;Optimal B-cell proliferation requires phosphoinositide 3-kinase-dependent inactivation of FOXO transcription factors&lt;/title&gt;&lt;secondary-title&gt;Blood&lt;/secondary-title&gt;&lt;/titles&gt;&lt;periodical&gt;&lt;full-title&gt;Blood&lt;/full-title&gt;&lt;abbr-1&gt;Blood&lt;/abbr-1&gt;&lt;abbr-2&gt;Blood&lt;/abbr-2&gt;&lt;/periodical&gt;&lt;pages&gt;784-7&lt;/pages&gt;&lt;volume&gt;104&lt;/volume&gt;&lt;number&gt;3&lt;/number&gt;&lt;keywords&gt;&lt;keyword&gt;Animals&lt;/keyword&gt;&lt;keyword&gt;B-Lymphocytes/cytology/*immunology&lt;/keyword&gt;&lt;keyword&gt;Cell Cycle&lt;/keyword&gt;&lt;keyword&gt;Lymphocyte Activation&lt;/keyword&gt;&lt;keyword&gt;Mice&lt;/keyword&gt;&lt;keyword&gt;Mice, Inbred BALB C&lt;/keyword&gt;&lt;keyword&gt;Phosphatidylinositol 3-Kinases/*metabolism&lt;/keyword&gt;&lt;keyword&gt;Signal Transduction/physiology&lt;/keyword&gt;&lt;keyword&gt;Transcription Factors/*genetics/immunology&lt;/keyword&gt;&lt;/keywords&gt;&lt;dates&gt;&lt;year&gt;2004&lt;/year&gt;&lt;pub-dates&gt;&lt;date&gt;Aug 01&lt;/date&gt;&lt;/pub-dates&gt;&lt;/dates&gt;&lt;isbn&gt;0006-4971 (Print)&amp;#xD;0006-4971 (Linking)&lt;/isbn&gt;&lt;accession-num&gt;15069012&lt;/accession-num&gt;&lt;urls&gt;&lt;related-urls&gt;&lt;url&gt;https://www.ncbi.nlm.nih.gov/pubmed/15069012&lt;/url&gt;&lt;/related-urls&gt;&lt;/urls&gt;&lt;electronic-resource-num&gt;10.1182/blood-2003-09-307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Yusuf, Zhu, Kharas, Chen, &amp; Fruman, 2004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</w:tcPr>
          <w:p w:rsidR="00971A1F" w:rsidRPr="00895605" w:rsidRDefault="00971A1F" w:rsidP="005917B7">
            <w:r>
              <w:t>MTOR</w:t>
            </w:r>
          </w:p>
        </w:tc>
        <w:tc>
          <w:tcPr>
            <w:tcW w:w="3335" w:type="dxa"/>
            <w:noWrap/>
          </w:tcPr>
          <w:p w:rsidR="00971A1F" w:rsidRPr="00895605" w:rsidRDefault="00971A1F" w:rsidP="005917B7">
            <w:r>
              <w:t>AKT1</w:t>
            </w:r>
          </w:p>
        </w:tc>
        <w:tc>
          <w:tcPr>
            <w:tcW w:w="2213" w:type="dxa"/>
            <w:noWrap/>
          </w:tcPr>
          <w:p w:rsidR="00971A1F" w:rsidRDefault="00971A1F" w:rsidP="005917B7">
            <w:r>
              <w:fldChar w:fldCharType="begin">
                <w:fldData xml:space="preserve">PEVuZE5vdGU+PENpdGU+PEF1dGhvcj5NYWpjaHJ6YWs8L0F1dGhvcj48WWVhcj4yMDE0PC9ZZWFy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WpjaHJ6YWs8L0F1dGhvcj48WWVhcj4yMDE0PC9ZZWFy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Majchrzak, Witkowska, &amp; Smolewski, 2014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CD81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 w:rsidRPr="00895605">
              <w:t xml:space="preserve"> CD19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/>
            </w:r>
            <w:r>
              <w:instrText xml:space="preserve"> QUOTE "{Sato, 1997 #342}" </w:instrText>
            </w:r>
            <w:r>
              <w:fldChar w:fldCharType="separate"/>
            </w:r>
            <w:r>
              <w:t>{Sato, 1997 #342}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CD21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 w:rsidRPr="00895605">
              <w:t xml:space="preserve"> CD19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>
                <w:fldData xml:space="preserve">PEVuZE5vdGU+PENpdGU+PEF1dGhvcj5TYXRvPC9BdXRob3I+PFllYXI+MTk5NzwvWWVhcj48UmVj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XRvPC9BdXRob3I+PFllYXI+MTk5NzwvWWVhcj48UmVj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Sato, Miller, Howard, &amp; Tedder, 1997; Tedder, Inaoki, &amp; Sato, 1997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IP3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 w:rsidRPr="00895605">
              <w:t xml:space="preserve"> PLCG2 &amp; PIP2 &amp; X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>
                <w:fldData xml:space="preserve">PEVuZE5vdGU+PENpdGU+PEF1dGhvcj5KdXN0ZW1lbnQ8L0F1dGhvcj48WWVhcj4xOTkxPC9ZZWFy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KdXN0ZW1lbnQ8L0F1dGhvcj48WWVhcj4xOTkxPC9ZZWFy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Justement, Campbell, Chien, &amp; Cambier, 1991; Justement, Wienands, Hombach, Reth, &amp; Cambier, 1990; Saunders &amp; Johnson, 2010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</w:tcPr>
          <w:p w:rsidR="00971A1F" w:rsidRDefault="00971A1F" w:rsidP="005917B7">
            <w:r>
              <w:t>IP3R</w:t>
            </w:r>
          </w:p>
        </w:tc>
        <w:tc>
          <w:tcPr>
            <w:tcW w:w="3335" w:type="dxa"/>
            <w:noWrap/>
          </w:tcPr>
          <w:p w:rsidR="00971A1F" w:rsidRDefault="00971A1F" w:rsidP="005917B7">
            <w:r>
              <w:t>IP3</w:t>
            </w:r>
          </w:p>
        </w:tc>
        <w:tc>
          <w:tcPr>
            <w:tcW w:w="2213" w:type="dxa"/>
            <w:noWrap/>
          </w:tcPr>
          <w:p w:rsidR="00971A1F" w:rsidRDefault="00971A1F" w:rsidP="005917B7">
            <w:r>
              <w:fldChar w:fldCharType="begin"/>
            </w:r>
            <w:r>
              <w:instrText xml:space="preserve"> ADDIN EN.CITE &lt;EndNote&gt;&lt;Cite&gt;&lt;Author&gt;Lyubchenko&lt;/Author&gt;&lt;Year&gt;2010&lt;/Year&gt;&lt;RecNum&gt;463&lt;/RecNum&gt;&lt;DisplayText&gt;(Lyubchenko, 2010)&lt;/DisplayText&gt;&lt;record&gt;&lt;rec-number&gt;463&lt;/rec-number&gt;&lt;foreign-keys&gt;&lt;key app="EN" db-id="5r99asrx8trdsmefax6xd0snp90de0s2xpwx" timestamp="1491471208"&gt;463&lt;/key&gt;&lt;/foreign-keys&gt;&lt;ref-type name="Journal Article"&gt;17&lt;/ref-type&gt;&lt;contributors&gt;&lt;authors&gt;&lt;author&gt;Lyubchenko, T.&lt;/author&gt;&lt;/authors&gt;&lt;/contributors&gt;&lt;auth-address&gt;Department of Medicine, University of Colorado Denver School of Medicine, USA. taras.lyubchenko@ucdenver.edu&lt;/auth-address&gt;&lt;titles&gt;&lt;title&gt;Ca(2)+ signaling in B cells&lt;/title&gt;&lt;secondary-title&gt;ScientificWorldJournal&lt;/secondary-title&gt;&lt;/titles&gt;&lt;periodical&gt;&lt;full-title&gt;ScientificWorldJournal&lt;/full-title&gt;&lt;/periodical&gt;&lt;pages&gt;2254-64&lt;/pages&gt;&lt;volume&gt;10&lt;/volume&gt;&lt;keywords&gt;&lt;keyword&gt;B-Lymphocytes/*metabolism&lt;/keyword&gt;&lt;keyword&gt;Calcium/*metabolism&lt;/keyword&gt;&lt;keyword&gt;*Calcium Signaling&lt;/keyword&gt;&lt;keyword&gt;Endoplasmic Reticulum/*metabolism&lt;/keyword&gt;&lt;keyword&gt;Humans&lt;/keyword&gt;&lt;keyword&gt;Models, Biological&lt;/keyword&gt;&lt;keyword&gt;Phospholipase C gamma&lt;/keyword&gt;&lt;keyword&gt;Phosphorylation&lt;/keyword&gt;&lt;keyword&gt;Receptors, Antigen, B-Cell/metabolism&lt;/keyword&gt;&lt;keyword&gt;Receptors, Complement 3d/metabolism&lt;/keyword&gt;&lt;/keywords&gt;&lt;dates&gt;&lt;year&gt;2010&lt;/year&gt;&lt;pub-dates&gt;&lt;date&gt;Nov 16&lt;/date&gt;&lt;/pub-dates&gt;&lt;/dates&gt;&lt;isbn&gt;1537-744X (Electronic)&amp;#xD;1537-744X (Linking)&lt;/isbn&gt;&lt;accession-num&gt;21103794&lt;/accession-num&gt;&lt;urls&gt;&lt;related-urls&gt;&lt;url&gt;https://www.ncbi.nlm.nih.gov/pubmed/21103794&lt;/url&gt;&lt;/related-urls&gt;&lt;/urls&gt;&lt;electronic-resource-num&gt;10.1100/tsw.2010.21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Lyubchenko, 2010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</w:tcPr>
          <w:p w:rsidR="00971A1F" w:rsidRDefault="00971A1F" w:rsidP="005917B7">
            <w:r>
              <w:t>STIM1</w:t>
            </w:r>
          </w:p>
        </w:tc>
        <w:tc>
          <w:tcPr>
            <w:tcW w:w="3335" w:type="dxa"/>
            <w:noWrap/>
          </w:tcPr>
          <w:p w:rsidR="00971A1F" w:rsidRDefault="00971A1F" w:rsidP="005917B7">
            <w:r>
              <w:t>IP3R</w:t>
            </w:r>
          </w:p>
        </w:tc>
        <w:tc>
          <w:tcPr>
            <w:tcW w:w="2213" w:type="dxa"/>
            <w:noWrap/>
          </w:tcPr>
          <w:p w:rsidR="00971A1F" w:rsidRDefault="00971A1F" w:rsidP="005917B7">
            <w:r>
              <w:fldChar w:fldCharType="begin"/>
            </w:r>
            <w:r>
              <w:instrText xml:space="preserve"> ADDIN EN.CITE &lt;EndNote&gt;&lt;Cite&gt;&lt;Author&gt;Lyubchenko&lt;/Author&gt;&lt;Year&gt;2010&lt;/Year&gt;&lt;RecNum&gt;463&lt;/RecNum&gt;&lt;DisplayText&gt;(Lyubchenko, 2010)&lt;/DisplayText&gt;&lt;record&gt;&lt;rec-number&gt;463&lt;/rec-number&gt;&lt;foreign-keys&gt;&lt;key app="EN" db-id="5r99asrx8trdsmefax6xd0snp90de0s2xpwx" timestamp="1491471208"&gt;463&lt;/key&gt;&lt;/foreign-keys&gt;&lt;ref-type name="Journal Article"&gt;17&lt;/ref-type&gt;&lt;contributors&gt;&lt;authors&gt;&lt;author&gt;Lyubchenko, T.&lt;/author&gt;&lt;/authors&gt;&lt;/contributors&gt;&lt;auth-address&gt;Department of Medicine, University of Colorado Denver School of Medicine, USA. taras.lyubchenko@ucdenver.edu&lt;/auth-address&gt;&lt;titles&gt;&lt;title&gt;Ca(2)+ signaling in B cells&lt;/title&gt;&lt;secondary-title&gt;ScientificWorldJournal&lt;/secondary-title&gt;&lt;/titles&gt;&lt;periodical&gt;&lt;full-title&gt;ScientificWorldJournal&lt;/full-title&gt;&lt;/periodical&gt;&lt;pages&gt;2254-64&lt;/pages&gt;&lt;volume&gt;10&lt;/volume&gt;&lt;keywords&gt;&lt;keyword&gt;B-Lymphocytes/*metabolism&lt;/keyword&gt;&lt;keyword&gt;Calcium/*metabolism&lt;/keyword&gt;&lt;keyword&gt;*Calcium Signaling&lt;/keyword&gt;&lt;keyword&gt;Endoplasmic Reticulum/*metabolism&lt;/keyword&gt;&lt;keyword&gt;Humans&lt;/keyword&gt;&lt;keyword&gt;Models, Biological&lt;/keyword&gt;&lt;keyword&gt;Phospholipase C gamma&lt;/keyword&gt;&lt;keyword&gt;Phosphorylation&lt;/keyword&gt;&lt;keyword&gt;Receptors, Antigen, B-Cell/metabolism&lt;/keyword&gt;&lt;keyword&gt;Receptors, Complement 3d/metabolism&lt;/keyword&gt;&lt;/keywords&gt;&lt;dates&gt;&lt;year&gt;2010&lt;/year&gt;&lt;pub-dates&gt;&lt;date&gt;Nov 16&lt;/date&gt;&lt;/pub-dates&gt;&lt;/dates&gt;&lt;isbn&gt;1537-744X (Electronic)&amp;#xD;1537-744X (Linking)&lt;/isbn&gt;&lt;accession-num&gt;21103794&lt;/accession-num&gt;&lt;urls&gt;&lt;related-urls&gt;&lt;url&gt;https://www.ncbi.nlm.nih.gov/pubmed/21103794&lt;/url&gt;&lt;/related-urls&gt;&lt;/urls&gt;&lt;electronic-resource-num&gt;10.1100/tsw.2010.21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Lyubchenko, 2010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</w:tcPr>
          <w:p w:rsidR="00971A1F" w:rsidRDefault="00971A1F" w:rsidP="005917B7">
            <w:r>
              <w:t>ORAI1</w:t>
            </w:r>
          </w:p>
        </w:tc>
        <w:tc>
          <w:tcPr>
            <w:tcW w:w="3335" w:type="dxa"/>
            <w:noWrap/>
          </w:tcPr>
          <w:p w:rsidR="00971A1F" w:rsidRDefault="00971A1F" w:rsidP="005917B7">
            <w:r>
              <w:t>STIM1</w:t>
            </w:r>
          </w:p>
        </w:tc>
        <w:tc>
          <w:tcPr>
            <w:tcW w:w="2213" w:type="dxa"/>
            <w:noWrap/>
          </w:tcPr>
          <w:p w:rsidR="00971A1F" w:rsidRDefault="00971A1F" w:rsidP="005917B7">
            <w:r>
              <w:fldChar w:fldCharType="begin"/>
            </w:r>
            <w:r>
              <w:instrText xml:space="preserve"> ADDIN EN.CITE &lt;EndNote&gt;&lt;Cite&gt;&lt;Author&gt;Lyubchenko&lt;/Author&gt;&lt;Year&gt;2010&lt;/Year&gt;&lt;RecNum&gt;463&lt;/RecNum&gt;&lt;DisplayText&gt;(Lyubchenko, 2010)&lt;/DisplayText&gt;&lt;record&gt;&lt;rec-number&gt;463&lt;/rec-number&gt;&lt;foreign-keys&gt;&lt;key app="EN" db-id="5r99asrx8trdsmefax6xd0snp90de0s2xpwx" timestamp="1491471208"&gt;463&lt;/key&gt;&lt;/foreign-keys&gt;&lt;ref-type name="Journal Article"&gt;17&lt;/ref-type&gt;&lt;contributors&gt;&lt;authors&gt;&lt;author&gt;Lyubchenko, T.&lt;/author&gt;&lt;/authors&gt;&lt;/contributors&gt;&lt;auth-address&gt;Department of Medicine, University of Colorado Denver School of Medicine, USA. taras.lyubchenko@ucdenver.edu&lt;/auth-address&gt;&lt;titles&gt;&lt;title&gt;Ca(2)+ signaling in B cells&lt;/title&gt;&lt;secondary-title&gt;ScientificWorldJournal&lt;/secondary-title&gt;&lt;/titles&gt;&lt;periodical&gt;&lt;full-title&gt;ScientificWorldJournal&lt;/full-title&gt;&lt;/periodical&gt;&lt;pages&gt;2254-64&lt;/pages&gt;&lt;volume&gt;10&lt;/volume&gt;&lt;keywords&gt;&lt;keyword&gt;B-Lymphocytes/*metabolism&lt;/keyword&gt;&lt;keyword&gt;Calcium/*metabolism&lt;/keyword&gt;&lt;keyword&gt;*Calcium Signaling&lt;/keyword&gt;&lt;keyword&gt;Endoplasmic Reticulum/*metabolism&lt;/keyword&gt;&lt;keyword&gt;Humans&lt;/keyword&gt;&lt;keyword&gt;Models, Biological&lt;/keyword&gt;&lt;keyword&gt;Phospholipase C gamma&lt;/keyword&gt;&lt;keyword&gt;Phosphorylation&lt;/keyword&gt;&lt;keyword&gt;Receptors, Antigen, B-Cell/metabolism&lt;/keyword&gt;&lt;keyword&gt;Receptors, Complement 3d/metabolism&lt;/keyword&gt;&lt;/keywords&gt;&lt;dates&gt;&lt;year&gt;2010&lt;/year&gt;&lt;pub-dates&gt;&lt;date&gt;Nov 16&lt;/date&gt;&lt;/pub-dates&gt;&lt;/dates&gt;&lt;isbn&gt;1537-744X (Electronic)&amp;#xD;1537-744X (Linking)&lt;/isbn&gt;&lt;accession-num&gt;21103794&lt;/accession-num&gt;&lt;urls&gt;&lt;related-urls&gt;&lt;url&gt;https://www.ncbi.nlm.nih.gov/pubmed/21103794&lt;/url&gt;&lt;/related-urls&gt;&lt;/urls&gt;&lt;electronic-resource-num&gt;10.1100/tsw.2010.21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Lyubchenko, 2010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</w:tcPr>
          <w:p w:rsidR="00971A1F" w:rsidRDefault="00971A1F" w:rsidP="005917B7">
            <w:r w:rsidRPr="002660F3">
              <w:t>CRACR2A</w:t>
            </w:r>
          </w:p>
        </w:tc>
        <w:tc>
          <w:tcPr>
            <w:tcW w:w="3335" w:type="dxa"/>
            <w:noWrap/>
          </w:tcPr>
          <w:p w:rsidR="00971A1F" w:rsidRDefault="00971A1F" w:rsidP="005917B7">
            <w:r>
              <w:t>ORAI1</w:t>
            </w:r>
          </w:p>
        </w:tc>
        <w:tc>
          <w:tcPr>
            <w:tcW w:w="2213" w:type="dxa"/>
            <w:noWrap/>
          </w:tcPr>
          <w:p w:rsidR="00971A1F" w:rsidRDefault="00971A1F" w:rsidP="005917B7">
            <w:r>
              <w:fldChar w:fldCharType="begin"/>
            </w:r>
            <w:r>
              <w:instrText xml:space="preserve"> ADDIN EN.CITE &lt;EndNote&gt;&lt;Cite&gt;&lt;Author&gt;Lyubchenko&lt;/Author&gt;&lt;Year&gt;2010&lt;/Year&gt;&lt;RecNum&gt;463&lt;/RecNum&gt;&lt;DisplayText&gt;(Lyubchenko, 2010)&lt;/DisplayText&gt;&lt;record&gt;&lt;rec-number&gt;463&lt;/rec-number&gt;&lt;foreign-keys&gt;&lt;key app="EN" db-id="5r99asrx8trdsmefax6xd0snp90de0s2xpwx" timestamp="1491471208"&gt;463&lt;/key&gt;&lt;/foreign-keys&gt;&lt;ref-type name="Journal Article"&gt;17&lt;/ref-type&gt;&lt;contributors&gt;&lt;authors&gt;&lt;author&gt;Lyubchenko, T.&lt;/author&gt;&lt;/authors&gt;&lt;/contributors&gt;&lt;auth-address&gt;Department of Medicine, University of Colorado Denver School of Medicine, USA. taras.lyubchenko@ucdenver.edu&lt;/auth-address&gt;&lt;titles&gt;&lt;title&gt;Ca(2)+ signaling in B cells&lt;/title&gt;&lt;secondary-title&gt;ScientificWorldJournal&lt;/secondary-title&gt;&lt;/titles&gt;&lt;periodical&gt;&lt;full-title&gt;ScientificWorldJournal&lt;/full-title&gt;&lt;/periodical&gt;&lt;pages&gt;2254-64&lt;/pages&gt;&lt;volume&gt;10&lt;/volume&gt;&lt;keywords&gt;&lt;keyword&gt;B-Lymphocytes/*metabolism&lt;/keyword&gt;&lt;keyword&gt;Calcium/*metabolism&lt;/keyword&gt;&lt;keyword&gt;*Calcium Signaling&lt;/keyword&gt;&lt;keyword&gt;Endoplasmic Reticulum/*metabolism&lt;/keyword&gt;&lt;keyword&gt;Humans&lt;/keyword&gt;&lt;keyword&gt;Models, Biological&lt;/keyword&gt;&lt;keyword&gt;Phospholipase C gamma&lt;/keyword&gt;&lt;keyword&gt;Phosphorylation&lt;/keyword&gt;&lt;keyword&gt;Receptors, Antigen, B-Cell/metabolism&lt;/keyword&gt;&lt;keyword&gt;Receptors, Complement 3d/metabolism&lt;/keyword&gt;&lt;/keywords&gt;&lt;dates&gt;&lt;year&gt;2010&lt;/year&gt;&lt;pub-dates&gt;&lt;date&gt;Nov 16&lt;/date&gt;&lt;/pub-dates&gt;&lt;/dates&gt;&lt;isbn&gt;1537-744X (Electronic)&amp;#xD;1537-744X (Linking)&lt;/isbn&gt;&lt;accession-num&gt;21103794&lt;/accession-num&gt;&lt;urls&gt;&lt;related-urls&gt;&lt;url&gt;https://www.ncbi.nlm.nih.gov/pubmed/21103794&lt;/url&gt;&lt;/related-urls&gt;&lt;/urls&gt;&lt;electronic-resource-num&gt;10.1100/tsw.2010.21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Lyubchenko, 2010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</w:tcPr>
          <w:p w:rsidR="00971A1F" w:rsidRPr="00895605" w:rsidRDefault="00971A1F" w:rsidP="005917B7">
            <w:r>
              <w:t>CALM1</w:t>
            </w:r>
          </w:p>
        </w:tc>
        <w:tc>
          <w:tcPr>
            <w:tcW w:w="3335" w:type="dxa"/>
            <w:noWrap/>
          </w:tcPr>
          <w:p w:rsidR="00971A1F" w:rsidRPr="00895605" w:rsidRDefault="00971A1F" w:rsidP="005917B7">
            <w:r>
              <w:t>CA</w:t>
            </w:r>
          </w:p>
        </w:tc>
        <w:tc>
          <w:tcPr>
            <w:tcW w:w="2213" w:type="dxa"/>
            <w:noWrap/>
          </w:tcPr>
          <w:p w:rsidR="00971A1F" w:rsidRPr="00895605" w:rsidRDefault="00971A1F" w:rsidP="005917B7">
            <w:r>
              <w:fldChar w:fldCharType="begin">
                <w:fldData xml:space="preserve">PEVuZE5vdGU+PENpdGU+PEF1dGhvcj5HYWxsbzwvQXV0aG9yPjxZZWFyPjIwMDY8L1llYXI+PFJl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YWxsbzwvQXV0aG9yPjxZZWFyPjIwMDY8L1llYXI+PFJl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Gallo, Cante-Barrett, &amp; Crabtree, 2006)</w:t>
            </w:r>
            <w:r>
              <w:fldChar w:fldCharType="end"/>
            </w: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FA139B" w:rsidRDefault="00971A1F" w:rsidP="005917B7">
            <w:pPr>
              <w:rPr>
                <w:rFonts w:hAnsiTheme="minorHAnsi" w:cstheme="minorHAnsi"/>
              </w:rPr>
            </w:pPr>
            <w:r w:rsidRPr="00FA139B">
              <w:rPr>
                <w:rFonts w:hAnsiTheme="minorHAnsi" w:cstheme="minorHAnsi"/>
              </w:rPr>
              <w:t>IKKB</w:t>
            </w:r>
          </w:p>
        </w:tc>
        <w:tc>
          <w:tcPr>
            <w:tcW w:w="3335" w:type="dxa"/>
            <w:noWrap/>
            <w:hideMark/>
          </w:tcPr>
          <w:p w:rsidR="00971A1F" w:rsidRPr="00FA139B" w:rsidRDefault="00971A1F" w:rsidP="005917B7">
            <w:pPr>
              <w:rPr>
                <w:rFonts w:hAnsiTheme="minorHAnsi" w:cstheme="minorHAnsi"/>
              </w:rPr>
            </w:pPr>
            <w:r>
              <w:rPr>
                <w:rFonts w:hAnsiTheme="minorHAnsi" w:cstheme="minorHAnsi"/>
              </w:rPr>
              <w:t xml:space="preserve">MAP3K7 </w:t>
            </w:r>
            <w:r w:rsidRPr="00FA139B">
              <w:rPr>
                <w:rFonts w:hAnsiTheme="minorHAnsi" w:cstheme="minorHAnsi"/>
              </w:rPr>
              <w:t>&amp; TAB2 &amp; TAB3</w:t>
            </w:r>
          </w:p>
        </w:tc>
        <w:tc>
          <w:tcPr>
            <w:tcW w:w="2213" w:type="dxa"/>
            <w:noWrap/>
            <w:hideMark/>
          </w:tcPr>
          <w:p w:rsidR="00971A1F" w:rsidRPr="0008146D" w:rsidRDefault="00971A1F" w:rsidP="005917B7">
            <w:pPr>
              <w:rPr>
                <w:rFonts w:hAnsiTheme="minorHAnsi" w:cstheme="minorHAnsi"/>
                <w:lang w:val="sv-SE"/>
              </w:rPr>
            </w:pPr>
            <w:r>
              <w:rPr>
                <w:rFonts w:hAnsiTheme="minorHAnsi" w:cstheme="minorHAnsi"/>
              </w:rPr>
              <w:fldChar w:fldCharType="begin">
                <w:fldData xml:space="preserve">PEVuZE5vdGU+PENpdGU+PEF1dGhvcj5NZWluaW5nZXI8L0F1dGhvcj48WWVhcj4yMDE2PC9ZZWFy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</w:fldData>
              </w:fldChar>
            </w:r>
            <w:r w:rsidRPr="0008146D">
              <w:rPr>
                <w:rFonts w:hAnsiTheme="minorHAnsi" w:cstheme="minorHAnsi"/>
                <w:lang w:val="sv-SE"/>
              </w:rPr>
              <w:instrText xml:space="preserve"> ADDIN EN.CITE </w:instrText>
            </w:r>
            <w:r>
              <w:rPr>
                <w:rFonts w:hAnsiTheme="minorHAnsi" w:cstheme="minorHAnsi"/>
              </w:rPr>
              <w:fldChar w:fldCharType="begin">
                <w:fldData xml:space="preserve">PEVuZE5vdGU+PENpdGU+PEF1dGhvcj5NZWluaW5nZXI8L0F1dGhvcj48WWVhcj4yMDE2PC9ZZWFy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</w:fldData>
              </w:fldChar>
            </w:r>
            <w:r w:rsidRPr="0008146D">
              <w:rPr>
                <w:rFonts w:hAnsiTheme="minorHAnsi" w:cstheme="minorHAnsi"/>
                <w:lang w:val="sv-SE"/>
              </w:rPr>
              <w:instrText xml:space="preserve"> ADDIN EN.CITE.DATA </w:instrText>
            </w:r>
            <w:r>
              <w:rPr>
                <w:rFonts w:hAnsiTheme="minorHAnsi" w:cstheme="minorHAnsi"/>
              </w:rPr>
            </w:r>
            <w:r>
              <w:rPr>
                <w:rFonts w:hAnsiTheme="minorHAnsi" w:cstheme="minorHAnsi"/>
              </w:rPr>
              <w:fldChar w:fldCharType="end"/>
            </w:r>
            <w:r>
              <w:rPr>
                <w:rFonts w:hAnsiTheme="minorHAnsi" w:cstheme="minorHAnsi"/>
              </w:rPr>
            </w:r>
            <w:r>
              <w:rPr>
                <w:rFonts w:hAnsiTheme="minorHAnsi" w:cstheme="minorHAnsi"/>
              </w:rPr>
              <w:fldChar w:fldCharType="separate"/>
            </w:r>
            <w:r w:rsidRPr="0008146D">
              <w:rPr>
                <w:rFonts w:hAnsiTheme="minorHAnsi" w:cstheme="minorHAnsi"/>
                <w:noProof/>
                <w:lang w:val="sv-SE"/>
              </w:rPr>
              <w:t>(Meininger &amp; Krappmann, 2016; C. Wang et al., 2001)</w:t>
            </w:r>
            <w:r>
              <w:rPr>
                <w:rFonts w:hAnsiTheme="minorHAnsi" w:cstheme="minorHAnsi"/>
              </w:rP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>
              <w:t>MAP2K</w:t>
            </w:r>
            <w:r w:rsidRPr="00895605">
              <w:t>6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>
              <w:t>MAP3K1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/>
            </w:r>
            <w:r>
              <w:instrText xml:space="preserve"> ADDIN EN.CITE &lt;EndNote&gt;&lt;Cite&gt;&lt;Author&gt;Yasuda&lt;/Author&gt;&lt;Year&gt;2016&lt;/Year&gt;&lt;RecNum&gt;447&lt;/RecNum&gt;&lt;DisplayText&gt;(Yasuda, 2016)&lt;/DisplayText&gt;&lt;record&gt;&lt;rec-number&gt;447&lt;/rec-number&gt;&lt;foreign-keys&gt;&lt;key app="EN" db-id="5r99asrx8trdsmefax6xd0snp90de0s2xpwx" timestamp="1491398379"&gt;447&lt;/key&gt;&lt;/foreign-keys&gt;&lt;ref-type name="Journal Article"&gt;17&lt;/ref-type&gt;&lt;contributors&gt;&lt;authors&gt;&lt;author&gt;Yasuda, T.&lt;/author&gt;&lt;/authors&gt;&lt;/contributors&gt;&lt;auth-address&gt;Immune Regulation and Cancer, Max Delbruck Center for Molecular Medicine, Robert-Rossle Str 10, 13125, Berlin, Germany. tomoharu.yasuda@mdc-berlin.de.&lt;/auth-address&gt;&lt;titles&gt;&lt;title&gt;MAP Kinase Cascades in Antigen Receptor Signaling and Physiology&lt;/title&gt;&lt;secondary-title&gt;Curr Top Microbiol Immunol&lt;/secondary-title&gt;&lt;/titles&gt;&lt;periodical&gt;&lt;full-title&gt;Current Topics in Microbiology and Immunology&lt;/full-title&gt;&lt;abbr-1&gt;Curr. Top. Microbiol. Immunol.&lt;/abbr-1&gt;&lt;abbr-2&gt;Curr Top Microbiol Immunol&lt;/abbr-2&gt;&lt;/periodical&gt;&lt;pages&gt;211-31&lt;/pages&gt;&lt;volume&gt;393&lt;/volume&gt;&lt;keywords&gt;&lt;keyword&gt;Animals&lt;/keyword&gt;&lt;keyword&gt;B-Lymphocytes/*enzymology/immunology&lt;/keyword&gt;&lt;keyword&gt;Extracellular Signal-Regulated MAP Kinases/genetics/*immunology&lt;/keyword&gt;&lt;keyword&gt;Humans&lt;/keyword&gt;&lt;keyword&gt;Immunity, Cellular&lt;/keyword&gt;&lt;keyword&gt;*MAP Kinase Signaling System&lt;/keyword&gt;&lt;/keywords&gt;&lt;dates&gt;&lt;year&gt;2016&lt;/year&gt;&lt;/dates&gt;&lt;isbn&gt;0070-217X (Print)&amp;#xD;0070-217X (Linking)&lt;/isbn&gt;&lt;accession-num&gt;26275875&lt;/accession-num&gt;&lt;urls&gt;&lt;related-urls&gt;&lt;url&gt;https://www.ncbi.nlm.nih.gov/pubmed/26275875&lt;/url&gt;&lt;/related-urls&gt;&lt;/urls&gt;&lt;electronic-resource-num&gt;10.1007/82_2015_48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Yasuda, 2016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</w:tcPr>
          <w:p w:rsidR="00971A1F" w:rsidRDefault="00971A1F" w:rsidP="005917B7">
            <w:r>
              <w:t>RAP1A</w:t>
            </w:r>
          </w:p>
        </w:tc>
        <w:tc>
          <w:tcPr>
            <w:tcW w:w="3335" w:type="dxa"/>
            <w:noWrap/>
          </w:tcPr>
          <w:p w:rsidR="00971A1F" w:rsidRDefault="00971A1F" w:rsidP="005917B7">
            <w:r>
              <w:t>DAG</w:t>
            </w:r>
          </w:p>
        </w:tc>
        <w:tc>
          <w:tcPr>
            <w:tcW w:w="2213" w:type="dxa"/>
            <w:noWrap/>
          </w:tcPr>
          <w:p w:rsidR="00971A1F" w:rsidRDefault="00971A1F" w:rsidP="005917B7">
            <w:r>
              <w:fldChar w:fldCharType="begin"/>
            </w:r>
            <w:r>
              <w:instrText xml:space="preserve"> ADDIN EN.CITE &lt;EndNote&gt;&lt;Cite&gt;&lt;Author&gt;McLeod&lt;/Author&gt;&lt;Year&gt;2001&lt;/Year&gt;&lt;RecNum&gt;442&lt;/RecNum&gt;&lt;DisplayText&gt;(McLeod &amp;amp; Gold, 2001)&lt;/DisplayText&gt;&lt;record&gt;&lt;rec-number&gt;442&lt;/rec-number&gt;&lt;foreign-keys&gt;&lt;key app="EN" db-id="5r99asrx8trdsmefax6xd0snp90de0s2xpwx" timestamp="1491396045"&gt;442&lt;/key&gt;&lt;/foreign-keys&gt;&lt;ref-type name="Journal Article"&gt;17&lt;/ref-type&gt;&lt;contributors&gt;&lt;authors&gt;&lt;author&gt;McLeod, S. J.&lt;/author&gt;&lt;author&gt;Gold, M. R.&lt;/author&gt;&lt;/authors&gt;&lt;/contributors&gt;&lt;auth-address&gt;Department of Microbiology and Immunology, University of British Columbia, Vancouver, Canada.&lt;/auth-address&gt;&lt;titles&gt;&lt;title&gt;Activation and function of the Rap1 GTPase in B lymphocytes&lt;/title&gt;&lt;secondary-title&gt;Int Rev Immunol&lt;/secondary-title&gt;&lt;/titles&gt;&lt;periodical&gt;&lt;full-title&gt;International Reviews of Immunology&lt;/full-title&gt;&lt;abbr-1&gt;Int. Rev. Immunol.&lt;/abbr-1&gt;&lt;abbr-2&gt;Int Rev Immunol&lt;/abbr-2&gt;&lt;/periodical&gt;&lt;pages&gt;763-89&lt;/pages&gt;&lt;volume&gt;20&lt;/volume&gt;&lt;number&gt;6&lt;/number&gt;&lt;keywords&gt;&lt;keyword&gt;Animals&lt;/keyword&gt;&lt;keyword&gt;B-Lymphocytes/*enzymology/*immunology/physiology&lt;/keyword&gt;&lt;keyword&gt;Cell Adhesion&lt;/keyword&gt;&lt;keyword&gt;Cell Movement&lt;/keyword&gt;&lt;keyword&gt;Enzyme Activation&lt;/keyword&gt;&lt;keyword&gt;GTPase-Activating Proteins/metabolism&lt;/keyword&gt;&lt;keyword&gt;Guanine Nucleotide Exchange Factors/metabolism&lt;/keyword&gt;&lt;keyword&gt;Humans&lt;/keyword&gt;&lt;keyword&gt;Integrins/metabolism&lt;/keyword&gt;&lt;keyword&gt;Mitogen-Activated Protein Kinases/metabolism&lt;/keyword&gt;&lt;keyword&gt;Models, Immunological&lt;/keyword&gt;&lt;keyword&gt;Receptors, Antigen, B-Cell/metabolism&lt;/keyword&gt;&lt;keyword&gt;Signal Transduction&lt;/keyword&gt;&lt;keyword&gt;rap1 GTP-Binding Proteins/*metabolism&lt;/keyword&gt;&lt;/keywords&gt;&lt;dates&gt;&lt;year&gt;2001&lt;/year&gt;&lt;/dates&gt;&lt;isbn&gt;0883-0185 (Print)&amp;#xD;0883-0185 (Linking)&lt;/isbn&gt;&lt;accession-num&gt;11913949&lt;/accession-num&gt;&lt;urls&gt;&lt;related-urls&gt;&lt;url&gt;https://www.ncbi.nlm.nih.gov/pubmed/11913949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McLeod &amp; Gold, 2001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</w:tcPr>
          <w:p w:rsidR="00971A1F" w:rsidRDefault="00971A1F" w:rsidP="005917B7">
            <w:r>
              <w:t>PYK2B</w:t>
            </w:r>
          </w:p>
        </w:tc>
        <w:tc>
          <w:tcPr>
            <w:tcW w:w="3335" w:type="dxa"/>
            <w:noWrap/>
          </w:tcPr>
          <w:p w:rsidR="00971A1F" w:rsidRDefault="00971A1F" w:rsidP="005917B7">
            <w:r>
              <w:t>RAP1A &amp; CSR</w:t>
            </w:r>
          </w:p>
        </w:tc>
        <w:tc>
          <w:tcPr>
            <w:tcW w:w="2213" w:type="dxa"/>
            <w:noWrap/>
          </w:tcPr>
          <w:p w:rsidR="00971A1F" w:rsidRDefault="00971A1F" w:rsidP="005917B7">
            <w:r>
              <w:fldChar w:fldCharType="begin">
                <w:fldData xml:space="preserve">PEVuZE5vdGU+PENpdGU+PEF1dGhvcj5Uc2U8L0F1dGhvcj48WWVhcj4yMDA5PC9ZZWFyPjxSZWNO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c2U8L0F1dGhvcj48WWVhcj4yMDA5PC9ZZWFyPjxSZWNO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Tse et al., 2009)</w:t>
            </w:r>
            <w:r>
              <w:fldChar w:fldCharType="end"/>
            </w: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</w:tcPr>
          <w:p w:rsidR="00971A1F" w:rsidRDefault="00971A1F" w:rsidP="005917B7">
            <w:r>
              <w:t>CFL1</w:t>
            </w:r>
          </w:p>
        </w:tc>
        <w:tc>
          <w:tcPr>
            <w:tcW w:w="3335" w:type="dxa"/>
            <w:noWrap/>
          </w:tcPr>
          <w:p w:rsidR="00971A1F" w:rsidRDefault="00971A1F" w:rsidP="005917B7">
            <w:r>
              <w:t>RAP1A</w:t>
            </w:r>
          </w:p>
        </w:tc>
        <w:tc>
          <w:tcPr>
            <w:tcW w:w="2213" w:type="dxa"/>
            <w:noWrap/>
          </w:tcPr>
          <w:p w:rsidR="00971A1F" w:rsidRPr="0008146D" w:rsidRDefault="00971A1F" w:rsidP="005917B7">
            <w:pPr>
              <w:rPr>
                <w:lang w:val="sv-SE"/>
              </w:rPr>
            </w:pPr>
            <w:r>
              <w:fldChar w:fldCharType="begin"/>
            </w:r>
            <w:r w:rsidRPr="000E3D99">
              <w:rPr>
                <w:lang w:val="sv-SE"/>
              </w:rPr>
              <w:instrText xml:space="preserve"> ADDIN EN.CITE &lt;EndNote&gt;&lt;Cite&gt;&lt;Author&gt;Wang&lt;/Author&gt;&lt;Year&gt;2017&lt;/Year&gt;&lt;RecNum&gt;446&lt;/RecNum&gt;&lt;DisplayText&gt;(J. C. Wang et al., 2017)&lt;/DisplayText&gt;&lt;record&gt;&lt;rec-number&gt;446&lt;/rec-number&gt;&lt;foreign-keys&gt;&lt;key app="EN" db-id="5r99asrx8trdsmefax6xd0snp90de0s2xpwx" timestamp="1491397875"&gt;446&lt;/key&gt;&lt;/foreign-keys&gt;&lt;ref-type name="Journal Article"&gt;17&lt;/ref-type&gt;&lt;contributors&gt;&lt;authors&gt;&lt;author&gt;Wang, J. C.&lt;/author&gt;&lt;author&gt;Lee, J. Y.&lt;/author&gt;&lt;author&gt;Christian, S.&lt;/author&gt;&lt;author&gt;Dang-Lawson, M.&lt;/author&gt;&lt;author&gt;Pritchard, C.&lt;/author&gt;&lt;author&gt;Freeman, S. A.&lt;/author&gt;&lt;author&gt;Gold, M. R.&lt;/author&gt;&lt;/authors&gt;&lt;/contributors&gt;&lt;auth-address&gt;Department of Microbiology &amp;amp; Immunology and the Life Sciences Institute, University of British Columbia, 2350 Health Sciences Mall, Vancouver, British Columbia, Canada V6T 1Z3.&amp;#xD;Department of Microbiology &amp;amp; Immunology and the Life Sciences Institute, University of British Columbia, 2350 Health Sciences Mall, Vancouver, British Columbia, Canada V6T 1Z3 mgold@mail.ubc.ca.&lt;/auth-address&gt;&lt;titles&gt;&lt;title&gt;The Rap1-cofilin-1 pathway coordinates actin reorganization and MTOC polarization at the B cell immune synapse&lt;/title&gt;&lt;secondary-title&gt;J Cell Sci&lt;/secondary-title&gt;&lt;/titles&gt;&lt;periodical&gt;&lt;full-title&gt;Journal of Cell Science&lt;/full-title&gt;&lt;abbr-1&gt;J. Cell Sci.&lt;/abbr-1&gt;&lt;abbr-2&gt;J Cell Sci&lt;/abbr-2&gt;&lt;/periodical&gt;&lt;pages&gt;1094-1109&lt;/pages&gt;&lt;volume&gt;130&lt;/volume&gt;&lt;number&gt;6&lt;/number&gt;&lt;keywords&gt;&lt;keyword&gt;B cell&lt;/keyword&gt;&lt;keyword&gt;Cofilin&lt;/keyword&gt;&lt;keyword&gt;Immune synapse&lt;/keyword&gt;&lt;keyword&gt;Microtubule-organizing center&lt;/keyword&gt;&lt;keyword&gt;Rap1&lt;/keyword&gt;&lt;/keywords&gt;&lt;dates&gt;&lt;year&gt;2017&lt;/year&gt;&lt;pub-dates&gt;&lt;date&gt;Mar 15&lt;/date&gt;&lt;/pub-dates&gt;&lt;/dates&gt;&lt;isbn&gt;1477-9137 (Electronic)&amp;#xD;0021-9533 (Linking)&lt;/isbn&gt;&lt;accession-num&gt;28167682&lt;/accession-num&gt;&lt;urls&gt;&lt;related-urls&gt;&lt;url&gt;https://www.ncbi.nlm.nih.gov/pubmed/28167682&lt;/url&gt;&lt;/related-urls&gt;&lt;/urls&gt;&lt;electronic-resource-num&gt;10.1242/jcs.191858&lt;/electronic-resource-num&gt;&lt;/record&gt;&lt;/Cite&gt;&lt;/EndNote&gt;</w:instrText>
            </w:r>
            <w:r>
              <w:fldChar w:fldCharType="separate"/>
            </w:r>
            <w:r w:rsidRPr="000E3D99">
              <w:rPr>
                <w:noProof/>
                <w:lang w:val="sv-SE"/>
              </w:rPr>
              <w:t>(J. C. Wang et al., 2017)</w:t>
            </w:r>
            <w:r>
              <w:fldChar w:fldCharType="end"/>
            </w:r>
          </w:p>
        </w:tc>
      </w:tr>
      <w:tr w:rsidR="00971A1F" w:rsidRPr="00B108B4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5917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RKS6KB1 </w:t>
            </w:r>
          </w:p>
        </w:tc>
        <w:tc>
          <w:tcPr>
            <w:tcW w:w="3335" w:type="dxa"/>
            <w:noWrap/>
            <w:vAlign w:val="bottom"/>
          </w:tcPr>
          <w:p w:rsidR="00971A1F" w:rsidRDefault="00971A1F" w:rsidP="005917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PDPK1</w:t>
            </w:r>
          </w:p>
        </w:tc>
        <w:tc>
          <w:tcPr>
            <w:tcW w:w="2213" w:type="dxa"/>
            <w:noWrap/>
          </w:tcPr>
          <w:p w:rsidR="00971A1F" w:rsidRPr="000E3D99" w:rsidRDefault="00971A1F" w:rsidP="005917B7">
            <w:pPr>
              <w:rPr>
                <w:lang w:val="sv-SE"/>
              </w:rPr>
            </w:pPr>
            <w:r>
              <w:rPr>
                <w:lang w:val="sv-SE"/>
              </w:rPr>
              <w:fldChar w:fldCharType="begin">
                <w:fldData xml:space="preserve">PEVuZE5vdGU+PENpdGU+PEF1dGhvcj5WZWdhPC9BdXRob3I+PFllYXI+MjAwNjwvWWVhcj48UmVj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</w:fldData>
              </w:fldChar>
            </w:r>
            <w:r>
              <w:rPr>
                <w:lang w:val="sv-SE"/>
              </w:rPr>
              <w:instrText xml:space="preserve"> ADDIN EN.CITE </w:instrText>
            </w:r>
            <w:r>
              <w:rPr>
                <w:lang w:val="sv-SE"/>
              </w:rPr>
              <w:fldChar w:fldCharType="begin">
                <w:fldData xml:space="preserve">PEVuZE5vdGU+PENpdGU+PEF1dGhvcj5WZWdhPC9BdXRob3I+PFllYXI+MjAwNjwvWWVhcj48UmVj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</w:fldData>
              </w:fldChar>
            </w:r>
            <w:r>
              <w:rPr>
                <w:lang w:val="sv-SE"/>
              </w:rPr>
              <w:instrText xml:space="preserve"> ADDIN EN.CITE.DATA </w:instrText>
            </w:r>
            <w:r>
              <w:rPr>
                <w:lang w:val="sv-SE"/>
              </w:rPr>
            </w:r>
            <w:r>
              <w:rPr>
                <w:lang w:val="sv-SE"/>
              </w:rPr>
              <w:fldChar w:fldCharType="end"/>
            </w:r>
            <w:r>
              <w:rPr>
                <w:lang w:val="sv-SE"/>
              </w:rPr>
            </w:r>
            <w:r>
              <w:rPr>
                <w:lang w:val="sv-SE"/>
              </w:rPr>
              <w:fldChar w:fldCharType="separate"/>
            </w:r>
            <w:r>
              <w:rPr>
                <w:noProof/>
                <w:lang w:val="sv-SE"/>
              </w:rPr>
              <w:t>(Vega et al., 2006)</w:t>
            </w:r>
            <w:r>
              <w:rPr>
                <w:lang w:val="sv-SE"/>
              </w:rP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CARD11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 w:rsidRPr="00895605">
              <w:t xml:space="preserve"> PRKCB</w:t>
            </w:r>
            <w:r>
              <w:t xml:space="preserve"> &amp; MAP3K7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>
                <w:fldData xml:space="preserve">PEVuZE5vdGU+PENpdGU+PEF1dGhvcj5TaGlub2hhcmE8L0F1dGhvcj48WWVhcj4yMDA1PC9ZZWFy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Glub2hhcmE8L0F1dGhvcj48WWVhcj4yMDA1PC9ZZWFy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Shinohara et al., 2005)</w:t>
            </w:r>
            <w:r>
              <w:fldChar w:fldCharType="end"/>
            </w:r>
          </w:p>
        </w:tc>
      </w:tr>
      <w:tr w:rsidR="00971A1F" w:rsidRPr="000E3D99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5917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ARPC2 </w:t>
            </w:r>
          </w:p>
        </w:tc>
        <w:tc>
          <w:tcPr>
            <w:tcW w:w="3335" w:type="dxa"/>
            <w:noWrap/>
            <w:vAlign w:val="bottom"/>
          </w:tcPr>
          <w:p w:rsidR="00971A1F" w:rsidRDefault="00971A1F" w:rsidP="005917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WASP</w:t>
            </w:r>
          </w:p>
        </w:tc>
        <w:tc>
          <w:tcPr>
            <w:tcW w:w="2213" w:type="dxa"/>
            <w:noWrap/>
          </w:tcPr>
          <w:p w:rsidR="00971A1F" w:rsidRPr="000E3D99" w:rsidRDefault="00971A1F" w:rsidP="005917B7">
            <w:pPr>
              <w:rPr>
                <w:lang w:val="sv-SE"/>
              </w:rPr>
            </w:pPr>
            <w:r>
              <w:rPr>
                <w:lang w:val="sv-SE"/>
              </w:rPr>
              <w:fldChar w:fldCharType="begin"/>
            </w:r>
            <w:r>
              <w:rPr>
                <w:lang w:val="sv-SE"/>
              </w:rPr>
              <w:instrText xml:space="preserve"> ADDIN EN.CITE &lt;EndNote&gt;&lt;Cite&gt;&lt;Author&gt;Song&lt;/Author&gt;&lt;Year&gt;2013&lt;/Year&gt;&lt;RecNum&gt;526&lt;/RecNum&gt;&lt;DisplayText&gt;(Song et al., 2013)&lt;/DisplayText&gt;&lt;record&gt;&lt;rec-number&gt;526&lt;/rec-number&gt;&lt;foreign-keys&gt;&lt;key app="EN" db-id="5r99asrx8trdsmefax6xd0snp90de0s2xpwx" timestamp="1495988869"&gt;526&lt;/key&gt;&lt;/foreign-keys&gt;&lt;ref-type name="Journal Article"&gt;17&lt;/ref-type&gt;&lt;contributors&gt;&lt;authors&gt;&lt;author&gt;Song, W.&lt;/author&gt;&lt;author&gt;Liu, C.&lt;/author&gt;&lt;author&gt;Seeley-Fallen, M. K.&lt;/author&gt;&lt;author&gt;Miller, H.&lt;/author&gt;&lt;author&gt;Ketchum, C.&lt;/author&gt;&lt;author&gt;Upadhyaya, A.&lt;/author&gt;&lt;/authors&gt;&lt;/contributors&gt;&lt;auth-address&gt;Department of Cell Biology &amp;amp; Molecular Genetics, University of Maryland, College Park, MD, USA.&lt;/auth-address&gt;&lt;titles&gt;&lt;title&gt;Actin-mediated feedback loops in B-cell receptor signaling&lt;/title&gt;&lt;secondary-title&gt;Immunol Rev&lt;/secondary-title&gt;&lt;/titles&gt;&lt;periodical&gt;&lt;full-title&gt;Immunological Reviews&lt;/full-title&gt;&lt;abbr-1&gt;Immunol. Rev.&lt;/abbr-1&gt;&lt;abbr-2&gt;Immunol Rev&lt;/abbr-2&gt;&lt;/periodical&gt;&lt;pages&gt;177-89&lt;/pages&gt;&lt;volume&gt;256&lt;/volume&gt;&lt;number&gt;1&lt;/number&gt;&lt;keywords&gt;&lt;keyword&gt;Actins/*metabolism&lt;/keyword&gt;&lt;keyword&gt;Animals&lt;/keyword&gt;&lt;keyword&gt;B-Lymphocytes/*immunology/*metabolism&lt;/keyword&gt;&lt;keyword&gt;*Feedback, Physiological&lt;/keyword&gt;&lt;keyword&gt;Humans&lt;/keyword&gt;&lt;keyword&gt;Protein Binding&lt;/keyword&gt;&lt;keyword&gt;Receptors, Antigen, B-Cell/*metabolism&lt;/keyword&gt;&lt;keyword&gt;*Signal Transduction&lt;/keyword&gt;&lt;keyword&gt;B cells&lt;/keyword&gt;&lt;keyword&gt;B-cell antigen receptor&lt;/keyword&gt;&lt;keyword&gt;actin cytoskeleton&lt;/keyword&gt;&lt;keyword&gt;endocytosis&lt;/keyword&gt;&lt;keyword&gt;signal transduction&lt;/keyword&gt;&lt;/keywords&gt;&lt;dates&gt;&lt;year&gt;2013&lt;/year&gt;&lt;pub-dates&gt;&lt;date&gt;Nov&lt;/date&gt;&lt;/pub-dates&gt;&lt;/dates&gt;&lt;isbn&gt;1600-065X (Electronic)&amp;#xD;0105-2896 (Linking)&lt;/isbn&gt;&lt;accession-num&gt;24117821&lt;/accession-num&gt;&lt;urls&gt;&lt;related-urls&gt;&lt;url&gt;https://www.ncbi.nlm.nih.gov/pubmed/24117821&lt;/url&gt;&lt;/related-urls&gt;&lt;/urls&gt;&lt;custom2&gt;PMC3830947&lt;/custom2&gt;&lt;electronic-resource-num&gt;10.1111/imr.12113&lt;/electronic-resource-num&gt;&lt;/record&gt;&lt;/Cite&gt;&lt;/EndNote&gt;</w:instrText>
            </w:r>
            <w:r>
              <w:rPr>
                <w:lang w:val="sv-SE"/>
              </w:rPr>
              <w:fldChar w:fldCharType="separate"/>
            </w:r>
            <w:r>
              <w:rPr>
                <w:noProof/>
                <w:lang w:val="sv-SE"/>
              </w:rPr>
              <w:t>(Song et al., 2013)</w:t>
            </w:r>
            <w:r>
              <w:rPr>
                <w:lang w:val="sv-SE"/>
              </w:rPr>
              <w:fldChar w:fldCharType="end"/>
            </w:r>
          </w:p>
        </w:tc>
      </w:tr>
      <w:tr w:rsidR="00971A1F" w:rsidRPr="000E3D99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5917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ARPC3 </w:t>
            </w:r>
          </w:p>
        </w:tc>
        <w:tc>
          <w:tcPr>
            <w:tcW w:w="3335" w:type="dxa"/>
            <w:noWrap/>
            <w:vAlign w:val="bottom"/>
          </w:tcPr>
          <w:p w:rsidR="00971A1F" w:rsidRDefault="00971A1F" w:rsidP="005917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WASP</w:t>
            </w:r>
          </w:p>
        </w:tc>
        <w:tc>
          <w:tcPr>
            <w:tcW w:w="2213" w:type="dxa"/>
            <w:noWrap/>
          </w:tcPr>
          <w:p w:rsidR="00971A1F" w:rsidRPr="000E3D99" w:rsidRDefault="00971A1F" w:rsidP="005917B7">
            <w:pPr>
              <w:rPr>
                <w:lang w:val="sv-SE"/>
              </w:rPr>
            </w:pPr>
            <w:r>
              <w:rPr>
                <w:lang w:val="sv-SE"/>
              </w:rPr>
              <w:fldChar w:fldCharType="begin"/>
            </w:r>
            <w:r>
              <w:rPr>
                <w:lang w:val="sv-SE"/>
              </w:rPr>
              <w:instrText xml:space="preserve"> ADDIN EN.CITE &lt;EndNote&gt;&lt;Cite&gt;&lt;Author&gt;Song&lt;/Author&gt;&lt;Year&gt;2013&lt;/Year&gt;&lt;RecNum&gt;526&lt;/RecNum&gt;&lt;DisplayText&gt;(Song et al., 2013)&lt;/DisplayText&gt;&lt;record&gt;&lt;rec-number&gt;526&lt;/rec-number&gt;&lt;foreign-keys&gt;&lt;key app="EN" db-id="5r99asrx8trdsmefax6xd0snp90de0s2xpwx" timestamp="1495988869"&gt;526&lt;/key&gt;&lt;/foreign-keys&gt;&lt;ref-type name="Journal Article"&gt;17&lt;/ref-type&gt;&lt;contributors&gt;&lt;authors&gt;&lt;author&gt;Song, W.&lt;/author&gt;&lt;author&gt;Liu, C.&lt;/author&gt;&lt;author&gt;Seeley-Fallen, M. K.&lt;/author&gt;&lt;author&gt;Miller, H.&lt;/author&gt;&lt;author&gt;Ketchum, C.&lt;/author&gt;&lt;author&gt;Upadhyaya, A.&lt;/author&gt;&lt;/authors&gt;&lt;/contributors&gt;&lt;auth-address&gt;Department of Cell Biology &amp;amp; Molecular Genetics, University of Maryland, College Park, MD, USA.&lt;/auth-address&gt;&lt;titles&gt;&lt;title&gt;Actin-mediated feedback loops in B-cell receptor signaling&lt;/title&gt;&lt;secondary-title&gt;Immunol Rev&lt;/secondary-title&gt;&lt;/titles&gt;&lt;periodical&gt;&lt;full-title&gt;Immunological Reviews&lt;/full-title&gt;&lt;abbr-1&gt;Immunol. Rev.&lt;/abbr-1&gt;&lt;abbr-2&gt;Immunol Rev&lt;/abbr-2&gt;&lt;/periodical&gt;&lt;pages&gt;177-89&lt;/pages&gt;&lt;volume&gt;256&lt;/volume&gt;&lt;number&gt;1&lt;/number&gt;&lt;keywords&gt;&lt;keyword&gt;Actins/*metabolism&lt;/keyword&gt;&lt;keyword&gt;Animals&lt;/keyword&gt;&lt;keyword&gt;B-Lymphocytes/*immunology/*metabolism&lt;/keyword&gt;&lt;keyword&gt;*Feedback, Physiological&lt;/keyword&gt;&lt;keyword&gt;Humans&lt;/keyword&gt;&lt;keyword&gt;Protein Binding&lt;/keyword&gt;&lt;keyword&gt;Receptors, Antigen, B-Cell/*metabolism&lt;/keyword&gt;&lt;keyword&gt;*Signal Transduction&lt;/keyword&gt;&lt;keyword&gt;B cells&lt;/keyword&gt;&lt;keyword&gt;B-cell antigen receptor&lt;/keyword&gt;&lt;keyword&gt;actin cytoskeleton&lt;/keyword&gt;&lt;keyword&gt;endocytosis&lt;/keyword&gt;&lt;keyword&gt;signal transduction&lt;/keyword&gt;&lt;/keywords&gt;&lt;dates&gt;&lt;year&gt;2013&lt;/year&gt;&lt;pub-dates&gt;&lt;date&gt;Nov&lt;/date&gt;&lt;/pub-dates&gt;&lt;/dates&gt;&lt;isbn&gt;1600-065X (Electronic)&amp;#xD;0105-2896 (Linking)&lt;/isbn&gt;&lt;accession-num&gt;24117821&lt;/accession-num&gt;&lt;urls&gt;&lt;related-urls&gt;&lt;url&gt;https://www.ncbi.nlm.nih.gov/pubmed/24117821&lt;/url&gt;&lt;/related-urls&gt;&lt;/urls&gt;&lt;custom2&gt;PMC3830947&lt;/custom2&gt;&lt;electronic-resource-num&gt;10.1111/imr.12113&lt;/electronic-resource-num&gt;&lt;/record&gt;&lt;/Cite&gt;&lt;/EndNote&gt;</w:instrText>
            </w:r>
            <w:r>
              <w:rPr>
                <w:lang w:val="sv-SE"/>
              </w:rPr>
              <w:fldChar w:fldCharType="separate"/>
            </w:r>
            <w:r>
              <w:rPr>
                <w:noProof/>
                <w:lang w:val="sv-SE"/>
              </w:rPr>
              <w:t>(Song et al., 2013)</w:t>
            </w:r>
            <w:r>
              <w:rPr>
                <w:lang w:val="sv-SE"/>
              </w:rP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RAF1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 w:rsidRPr="00895605">
              <w:t xml:space="preserve"> </w:t>
            </w:r>
            <w:r>
              <w:t>KRAS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>
                <w:fldData xml:space="preserve">PEVuZE5vdGU+PENpdGU+PEF1dGhvcj5LYXdhdWNoaTwvQXV0aG9yPjxZZWFyPjE5OTY8L1llYXI+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YXdhdWNoaTwvQXV0aG9yPjxZZWFyPjE5OTY8L1llYXI+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Kawauchi et al., 1996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CD22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>
              <w:t xml:space="preserve"> </w:t>
            </w:r>
            <w:r w:rsidRPr="00346C8F">
              <w:t>LYN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>
                <w:fldData xml:space="preserve">PEVuZE5vdGU+PENpdGU+PEF1dGhvcj5Db3JuYWxsPC9BdXRob3I+PFllYXI+MTk5ODwvWWVhcj48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b3JuYWxsPC9BdXRob3I+PFllYXI+MTk5ODwvWWVhcj48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Cornall et al., 1998; Smith, Tarlinton, Doody, Hibbs, &amp; Fearon, 1998; Tedder, Poe, &amp; Haas, 2005)</w:t>
            </w:r>
            <w:r>
              <w:fldChar w:fldCharType="end"/>
            </w:r>
          </w:p>
        </w:tc>
      </w:tr>
      <w:tr w:rsidR="00971A1F" w:rsidRPr="00715ECF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5917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CLT </w:t>
            </w:r>
          </w:p>
        </w:tc>
        <w:tc>
          <w:tcPr>
            <w:tcW w:w="3335" w:type="dxa"/>
            <w:noWrap/>
            <w:vAlign w:val="bottom"/>
          </w:tcPr>
          <w:p w:rsidR="00971A1F" w:rsidRDefault="00971A1F" w:rsidP="005917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SYK &amp;&amp; AP2M1</w:t>
            </w:r>
          </w:p>
        </w:tc>
        <w:tc>
          <w:tcPr>
            <w:tcW w:w="2213" w:type="dxa"/>
            <w:noWrap/>
          </w:tcPr>
          <w:p w:rsidR="00971A1F" w:rsidRPr="00715ECF" w:rsidRDefault="00971A1F" w:rsidP="005917B7">
            <w:r>
              <w:fldChar w:fldCharType="begin">
                <w:fldData xml:space="preserve">PEVuZE5vdGU+PENpdGU+PEF1dGhvcj5TdG9kZGFydDwvQXV0aG9yPjxZZWFyPjIwMDI8L1llYXI+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G9kZGFydDwvQXV0aG9yPjxZZWFyPjIwMDI8L1llYXI+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Stoddart et al., 2002; Traub, 2003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SOS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 w:rsidRPr="00895605">
              <w:t xml:space="preserve"> GRB2</w:t>
            </w:r>
            <w:r>
              <w:t xml:space="preserve"> &amp; LAT2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>
                <w:fldData xml:space="preserve">PEVuZE5vdGU+PENpdGU+PEF1dGhvcj5DaGFyZGluPC9BdXRob3I+PFllYXI+MTk5MzwvWWVhcj48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FyZGluPC9BdXRob3I+PFllYXI+MTk5MzwvWWVhcj48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 xml:space="preserve">(Brdicka et al., 2002; Chardin et al., 1993; Ravichandran, Lorenz, </w:t>
            </w:r>
            <w:r>
              <w:rPr>
                <w:noProof/>
              </w:rPr>
              <w:lastRenderedPageBreak/>
              <w:t>Shoelson, &amp; Burakoff, 1995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lastRenderedPageBreak/>
              <w:t>NCK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 w:rsidRPr="00895605">
              <w:t xml:space="preserve"> BLNK &amp; SOS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>
                <w:fldData xml:space="preserve">PEVuZE5vdGU+PENpdGU+PEF1dGhvcj5GdTwvQXV0aG9yPjxZZWFyPjE5OTg8L1llYXI+PFJlY051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dTwvQXV0aG9yPjxZZWFyPjE5OTg8L1llYXI+PFJlY051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Fu et al., 1998)</w:t>
            </w:r>
            <w:r>
              <w:fldChar w:fldCharType="end"/>
            </w: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5917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PDPK1 </w:t>
            </w:r>
          </w:p>
        </w:tc>
        <w:tc>
          <w:tcPr>
            <w:tcW w:w="3335" w:type="dxa"/>
            <w:noWrap/>
            <w:vAlign w:val="bottom"/>
          </w:tcPr>
          <w:p w:rsidR="00971A1F" w:rsidRDefault="00971A1F" w:rsidP="005917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PIP2_2 &amp;&amp; PIP3</w:t>
            </w:r>
          </w:p>
        </w:tc>
        <w:tc>
          <w:tcPr>
            <w:tcW w:w="2213" w:type="dxa"/>
            <w:noWrap/>
          </w:tcPr>
          <w:p w:rsidR="00971A1F" w:rsidRPr="002A2C60" w:rsidRDefault="00971A1F" w:rsidP="005917B7">
            <w:pPr>
              <w:rPr>
                <w:lang w:val="sv-SE"/>
              </w:rPr>
            </w:pPr>
            <w:r>
              <w:fldChar w:fldCharType="begin">
                <w:fldData xml:space="preserve">PEVuZE5vdGU+PENpdGU+PEF1dGhvcj5HcmF0YWNhcDwvQXV0aG9yPjxZZWFyPjE5OTg8L1llYXI+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</w:fldData>
              </w:fldChar>
            </w:r>
            <w:r w:rsidRPr="002A2C60">
              <w:rPr>
                <w:lang w:val="sv-SE"/>
              </w:rPr>
              <w:instrText xml:space="preserve"> ADDIN EN.CITE </w:instrText>
            </w:r>
            <w:r>
              <w:fldChar w:fldCharType="begin">
                <w:fldData xml:space="preserve">PEVuZE5vdGU+PENpdGU+PEF1dGhvcj5HcmF0YWNhcDwvQXV0aG9yPjxZZWFyPjE5OTg8L1llYXI+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</w:fldData>
              </w:fldChar>
            </w:r>
            <w:r w:rsidRPr="002A2C60">
              <w:rPr>
                <w:lang w:val="sv-SE"/>
              </w:rP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A2C60">
              <w:rPr>
                <w:noProof/>
                <w:lang w:val="sv-SE"/>
              </w:rPr>
              <w:t>(Gratacap et al., 1998; Saito, Scharenberg, &amp; Kinet, 2001)</w:t>
            </w:r>
            <w:r>
              <w:fldChar w:fldCharType="end"/>
            </w:r>
          </w:p>
        </w:tc>
      </w:tr>
      <w:tr w:rsidR="00971A1F" w:rsidRPr="00715ECF" w:rsidTr="009659DF">
        <w:trPr>
          <w:trHeight w:val="285"/>
        </w:trPr>
        <w:tc>
          <w:tcPr>
            <w:tcW w:w="1257" w:type="dxa"/>
            <w:noWrap/>
          </w:tcPr>
          <w:p w:rsidR="00971A1F" w:rsidRPr="00895605" w:rsidRDefault="00971A1F" w:rsidP="005917B7">
            <w:r w:rsidRPr="00895605">
              <w:t>DAG</w:t>
            </w:r>
          </w:p>
        </w:tc>
        <w:tc>
          <w:tcPr>
            <w:tcW w:w="3335" w:type="dxa"/>
            <w:noWrap/>
          </w:tcPr>
          <w:p w:rsidR="00971A1F" w:rsidRPr="00895605" w:rsidRDefault="00971A1F" w:rsidP="005917B7">
            <w:r w:rsidRPr="00895605">
              <w:t xml:space="preserve"> PLCG2 &amp; PIP2</w:t>
            </w:r>
            <w:r>
              <w:t xml:space="preserve"> &amp; RASGRP3</w:t>
            </w:r>
          </w:p>
        </w:tc>
        <w:tc>
          <w:tcPr>
            <w:tcW w:w="2213" w:type="dxa"/>
            <w:noWrap/>
          </w:tcPr>
          <w:p w:rsidR="00971A1F" w:rsidRPr="00715ECF" w:rsidRDefault="00971A1F" w:rsidP="005917B7">
            <w:r>
              <w:fldChar w:fldCharType="begin">
                <w:fldData xml:space="preserve">PEVuZE5vdGU+PENpdGU+PEF1dGhvcj5aaGVuZzwvQXV0aG9yPjxZZWFyPjIwMDU8L1llYXI+PFJl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aaGVuZzwvQXV0aG9yPjxZZWFyPjIwMDU8L1llYXI+PFJl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Zheng et al., 2005)</w:t>
            </w:r>
            <w:r>
              <w:fldChar w:fldCharType="end"/>
            </w: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PIK3AP1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 w:rsidRPr="00895605">
              <w:t xml:space="preserve"> LYN &amp; SYK</w:t>
            </w:r>
          </w:p>
        </w:tc>
        <w:tc>
          <w:tcPr>
            <w:tcW w:w="2213" w:type="dxa"/>
            <w:noWrap/>
            <w:hideMark/>
          </w:tcPr>
          <w:p w:rsidR="00971A1F" w:rsidRPr="002A2C60" w:rsidRDefault="00971A1F" w:rsidP="005917B7">
            <w:pPr>
              <w:rPr>
                <w:lang w:val="sv-SE"/>
              </w:rPr>
            </w:pPr>
            <w:r>
              <w:fldChar w:fldCharType="begin">
                <w:fldData xml:space="preserve">PEVuZE5vdGU+PENpdGU+PEF1dGhvcj5Pa2FkYTwvQXV0aG9yPjxZZWFyPjIwMDA8L1llYXI+PFJl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</w:fldData>
              </w:fldChar>
            </w:r>
            <w:r w:rsidRPr="002A2C60">
              <w:rPr>
                <w:lang w:val="sv-SE"/>
              </w:rPr>
              <w:instrText xml:space="preserve"> ADDIN EN.CITE </w:instrText>
            </w:r>
            <w:r>
              <w:fldChar w:fldCharType="begin">
                <w:fldData xml:space="preserve">PEVuZE5vdGU+PENpdGU+PEF1dGhvcj5Pa2FkYTwvQXV0aG9yPjxZZWFyPjIwMDA8L1llYXI+PFJl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</w:fldData>
              </w:fldChar>
            </w:r>
            <w:r w:rsidRPr="002A2C60">
              <w:rPr>
                <w:lang w:val="sv-SE"/>
              </w:rP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A2C60">
              <w:rPr>
                <w:noProof/>
                <w:lang w:val="sv-SE"/>
              </w:rPr>
              <w:t>(Okada, Maeda, Iwamatsu, Gotoh, &amp; Kurosaki, 2000)</w:t>
            </w:r>
            <w:r>
              <w:fldChar w:fldCharType="end"/>
            </w: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>
              <w:t>MAP2K1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 w:rsidRPr="00895605">
              <w:t xml:space="preserve"> RAF1 &amp; CD19</w:t>
            </w:r>
          </w:p>
        </w:tc>
        <w:tc>
          <w:tcPr>
            <w:tcW w:w="2213" w:type="dxa"/>
            <w:noWrap/>
            <w:hideMark/>
          </w:tcPr>
          <w:p w:rsidR="00971A1F" w:rsidRPr="00B25F49" w:rsidRDefault="00971A1F" w:rsidP="005917B7">
            <w:pPr>
              <w:rPr>
                <w:lang w:val="sv-SE"/>
              </w:rPr>
            </w:pPr>
            <w:r>
              <w:fldChar w:fldCharType="begin">
                <w:fldData xml:space="preserve">PEVuZE5vdGU+PENpdGU+PEF1dGhvcj5LeXJpYWtpczwvQXV0aG9yPjxZZWFyPjE5OTI8L1llYXI+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</w:fldData>
              </w:fldChar>
            </w:r>
            <w:r w:rsidRPr="00B25F49">
              <w:rPr>
                <w:lang w:val="sv-SE"/>
              </w:rPr>
              <w:instrText xml:space="preserve"> ADDIN EN.CITE </w:instrText>
            </w:r>
            <w:r>
              <w:fldChar w:fldCharType="begin">
                <w:fldData xml:space="preserve">PEVuZE5vdGU+PENpdGU+PEF1dGhvcj5LeXJpYWtpczwvQXV0aG9yPjxZZWFyPjE5OTI8L1llYXI+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</w:fldData>
              </w:fldChar>
            </w:r>
            <w:r w:rsidRPr="00B25F49">
              <w:rPr>
                <w:lang w:val="sv-SE"/>
              </w:rP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25F49">
              <w:rPr>
                <w:noProof/>
                <w:lang w:val="sv-SE"/>
              </w:rPr>
              <w:t>(Kawauchi et al., 1996; Kyriakis et al., 1992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>
              <w:t>MAPK3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 w:rsidRPr="00895605">
              <w:t xml:space="preserve"> </w:t>
            </w:r>
            <w:r>
              <w:t>MAP2K1 &amp; CD40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>
                <w:fldData xml:space="preserve">PEVuZE5vdGU+PENpdGU+PEF1dGhvcj5TdXRoZXJsYW5kPC9BdXRob3I+PFllYXI+MTk5NjwvWWVh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XRoZXJsYW5kPC9BdXRob3I+PFllYXI+MTk5NjwvWWVh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Sutherland, Heath, Pelech, Young, &amp; Gold, 1996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>
              <w:t>RASGRP3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 w:rsidRPr="00895605">
              <w:t xml:space="preserve"> DAG</w:t>
            </w:r>
            <w:r>
              <w:t xml:space="preserve"> 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>
                <w:fldData xml:space="preserve">PEVuZE5vdGU+PENpdGU+PEF1dGhvcj5FaHJoYXJkdDwvQXV0aG9yPjxZZWFyPjIwMDQ8L1llYXI+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FaHJoYXJkdDwvQXV0aG9yPjxZZWFyPjIwMDQ8L1llYXI+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Ehrhardt, David, Ehrhardt, &amp; Schrader, 2004; Lorenzo et al., 2001; Zheng et al., 2005)</w:t>
            </w:r>
            <w:r>
              <w:fldChar w:fldCharType="end"/>
            </w:r>
          </w:p>
        </w:tc>
      </w:tr>
      <w:tr w:rsidR="00971A1F" w:rsidRPr="00715ECF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5917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WIPF1 </w:t>
            </w:r>
          </w:p>
        </w:tc>
        <w:tc>
          <w:tcPr>
            <w:tcW w:w="3335" w:type="dxa"/>
            <w:noWrap/>
            <w:vAlign w:val="bottom"/>
          </w:tcPr>
          <w:p w:rsidR="00971A1F" w:rsidRDefault="00971A1F" w:rsidP="005917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WASP &amp;&amp; ACTIN</w:t>
            </w:r>
          </w:p>
        </w:tc>
        <w:tc>
          <w:tcPr>
            <w:tcW w:w="2213" w:type="dxa"/>
            <w:noWrap/>
          </w:tcPr>
          <w:p w:rsidR="00971A1F" w:rsidRPr="00715ECF" w:rsidRDefault="00971A1F" w:rsidP="005917B7">
            <w:r>
              <w:fldChar w:fldCharType="begin">
                <w:fldData xml:space="preserve">PEVuZE5vdGU+PENpdGU+PEF1dGhvcj5BcmFuYTwvQXV0aG9yPjxZZWFyPjIwMDg8L1llYXI+PFJl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cmFuYTwvQXV0aG9yPjxZZWFyPjIwMDg8L1llYXI+PFJl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Arana et al., 2008)</w:t>
            </w:r>
            <w:r>
              <w:fldChar w:fldCharType="end"/>
            </w: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>
              <w:t>MAPK14</w:t>
            </w:r>
          </w:p>
        </w:tc>
        <w:tc>
          <w:tcPr>
            <w:tcW w:w="3335" w:type="dxa"/>
            <w:noWrap/>
            <w:hideMark/>
          </w:tcPr>
          <w:p w:rsidR="00971A1F" w:rsidRPr="00FF7D16" w:rsidRDefault="00971A1F" w:rsidP="005917B7">
            <w:pPr>
              <w:rPr>
                <w:lang w:val="sv-SE"/>
              </w:rPr>
            </w:pPr>
            <w:r>
              <w:t xml:space="preserve">MAP2K6 </w:t>
            </w:r>
            <w:r w:rsidRPr="00895605">
              <w:t>&amp; PRKCB</w:t>
            </w:r>
          </w:p>
        </w:tc>
        <w:tc>
          <w:tcPr>
            <w:tcW w:w="2213" w:type="dxa"/>
            <w:noWrap/>
            <w:hideMark/>
          </w:tcPr>
          <w:p w:rsidR="00971A1F" w:rsidRPr="00971A1F" w:rsidRDefault="00971A1F" w:rsidP="005917B7">
            <w:pPr>
              <w:rPr>
                <w:lang w:val="sv-SE"/>
              </w:rPr>
            </w:pPr>
            <w:r>
              <w:fldChar w:fldCharType="begin">
                <w:fldData xml:space="preserve">PEVuZE5vdGU+PENpdGU+PEF1dGhvcj5DdWVuZGE8L0F1dGhvcj48WWVhcj4xOTk3PC9ZZWFyPjxS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</w:fldData>
              </w:fldChar>
            </w:r>
            <w:r w:rsidRPr="00971A1F">
              <w:rPr>
                <w:lang w:val="sv-SE"/>
              </w:rPr>
              <w:instrText xml:space="preserve"> ADDIN EN.CITE </w:instrText>
            </w:r>
            <w:r>
              <w:fldChar w:fldCharType="begin">
                <w:fldData xml:space="preserve">PEVuZE5vdGU+PENpdGU+PEF1dGhvcj5DdWVuZGE8L0F1dGhvcj48WWVhcj4xOTk3PC9ZZWFyPjxS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</w:fldData>
              </w:fldChar>
            </w:r>
            <w:r w:rsidRPr="00971A1F">
              <w:rPr>
                <w:lang w:val="sv-SE"/>
              </w:rP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971A1F">
              <w:rPr>
                <w:noProof/>
                <w:lang w:val="sv-SE"/>
              </w:rPr>
              <w:t>(Cuenda, Cohen, BueeScherrer, &amp; Goedert, 1997; Doza, Cuenda, Thomas, Cohen, &amp; Nebreda, 1995; Enslen, Raingeaud, &amp; Davis, 1998; Goedert, Cuenda, Craxton, Jakes, &amp; Cohen, 1997; A. Lin et al., 1995)</w:t>
            </w:r>
            <w:r>
              <w:fldChar w:fldCharType="end"/>
            </w:r>
          </w:p>
        </w:tc>
      </w:tr>
      <w:tr w:rsidR="00971A1F" w:rsidRPr="00050C1A" w:rsidTr="009659DF">
        <w:trPr>
          <w:trHeight w:val="285"/>
        </w:trPr>
        <w:tc>
          <w:tcPr>
            <w:tcW w:w="1257" w:type="dxa"/>
            <w:noWrap/>
          </w:tcPr>
          <w:p w:rsidR="00971A1F" w:rsidRPr="00895605" w:rsidRDefault="00971A1F" w:rsidP="005917B7">
            <w:pPr>
              <w:numPr>
                <w:ilvl w:val="0"/>
                <w:numId w:val="1"/>
              </w:numPr>
              <w:spacing w:line="330" w:lineRule="atLeast"/>
              <w:ind w:left="150"/>
              <w:jc w:val="both"/>
            </w:pPr>
            <w:r>
              <w:t>RPS6KB1</w:t>
            </w:r>
          </w:p>
        </w:tc>
        <w:tc>
          <w:tcPr>
            <w:tcW w:w="3335" w:type="dxa"/>
            <w:noWrap/>
          </w:tcPr>
          <w:p w:rsidR="00971A1F" w:rsidRPr="00895605" w:rsidRDefault="00971A1F" w:rsidP="005917B7">
            <w:r>
              <w:t>MTOR</w:t>
            </w:r>
          </w:p>
        </w:tc>
        <w:tc>
          <w:tcPr>
            <w:tcW w:w="2213" w:type="dxa"/>
            <w:noWrap/>
          </w:tcPr>
          <w:p w:rsidR="00971A1F" w:rsidRDefault="00971A1F" w:rsidP="005917B7">
            <w:r>
              <w:fldChar w:fldCharType="begin">
                <w:fldData xml:space="preserve">PEVuZE5vdGU+PENpdGU+PEF1dGhvcj5WZWdhPC9BdXRob3I+PFllYXI+MjAwNjwvWWVhcj48UmVj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WZWdhPC9BdXRob3I+PFllYXI+MjAwNjwvWWVhcj48UmVj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Vega et al., 2006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MEF2C</w:t>
            </w:r>
          </w:p>
        </w:tc>
        <w:tc>
          <w:tcPr>
            <w:tcW w:w="3335" w:type="dxa"/>
            <w:noWrap/>
            <w:hideMark/>
          </w:tcPr>
          <w:p w:rsidR="00971A1F" w:rsidRPr="00B41C59" w:rsidRDefault="00971A1F" w:rsidP="005917B7">
            <w:r w:rsidRPr="00895605">
              <w:t xml:space="preserve"> </w:t>
            </w:r>
            <w:r>
              <w:t xml:space="preserve">MAPK14 &amp; CA 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>
                <w:fldData xml:space="preserve">PEVuZE5vdGU+PENpdGU+PEF1dGhvcj5CbGFlc2VyPC9BdXRob3I+PFllYXI+MjAwMDwvWWVhcj48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bGFlc2VyPC9BdXRob3I+PFllYXI+MjAwMDwvWWVhcj48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Blaeser, Ho, Prywes, &amp; Chatila, 2000; Zhao et al., 1999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CAMK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>
              <w:t xml:space="preserve"> CALM1 &amp; CA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/>
            </w:r>
            <w:r>
              <w:instrText xml:space="preserve"> ADDIN EN.CITE &lt;EndNote&gt;&lt;Cite&gt;&lt;Author&gt;Gallo&lt;/Author&gt;&lt;Year&gt;2006&lt;/Year&gt;&lt;RecNum&gt;472&lt;/RecNum&gt;&lt;DisplayText&gt;(Gallo et al., 2006)&lt;/DisplayText&gt;&lt;record&gt;&lt;rec-number&gt;472&lt;/rec-number&gt;&lt;foreign-keys&gt;&lt;key app="EN" db-id="5r99asrx8trdsmefax6xd0snp90de0s2xpwx" timestamp="1491483027"&gt;472&lt;/key&gt;&lt;/foreign-keys&gt;&lt;ref-type name="Journal Article"&gt;17&lt;/ref-type&gt;&lt;contributors&gt;&lt;authors&gt;&lt;author&gt;Gallo, E. M.&lt;/author&gt;&lt;author&gt;Cante-Barrett, K.&lt;/author&gt;&lt;author&gt;Crabtree, G. R.&lt;/author&gt;&lt;/authors&gt;&lt;/contributors&gt;&lt;auth-address&gt;Program in Immunology, Stanford University, Stanford, California 94305, USA.&lt;/auth-address&gt;&lt;titles&gt;&lt;title&gt;Lymphocyte calcium signaling from membrane to nucleus&lt;/title&gt;&lt;secondary-title&gt;Nat Immunol&lt;/secondary-title&gt;&lt;/titles&gt;&lt;periodical&gt;&lt;full-title&gt;Nature Immunology&lt;/full-title&gt;&lt;abbr-1&gt;Nat. Immunol.&lt;/abbr-1&gt;&lt;abbr-2&gt;Nat Immunol&lt;/abbr-2&gt;&lt;/periodical&gt;&lt;pages&gt;25-32&lt;/pages&gt;&lt;volume&gt;7&lt;/volume&gt;&lt;number&gt;1&lt;/number&gt;&lt;keywords&gt;&lt;keyword&gt;Animals&lt;/keyword&gt;&lt;keyword&gt;Calcium/*metabolism&lt;/keyword&gt;&lt;keyword&gt;Calcium Channels/immunology&lt;/keyword&gt;&lt;keyword&gt;Cell Membrane/*metabolism&lt;/keyword&gt;&lt;keyword&gt;Cell Nucleus/*metabolism&lt;/keyword&gt;&lt;keyword&gt;Cell Polarity/immunology&lt;/keyword&gt;&lt;keyword&gt;Humans&lt;/keyword&gt;&lt;keyword&gt;Lymphocytes/*immunology/metabolism&lt;/keyword&gt;&lt;keyword&gt;Signal Transduction/*immunology&lt;/keyword&gt;&lt;/keywords&gt;&lt;dates&gt;&lt;year&gt;2006&lt;/year&gt;&lt;pub-dates&gt;&lt;date&gt;Jan&lt;/date&gt;&lt;/pub-dates&gt;&lt;/dates&gt;&lt;isbn&gt;1529-2908 (Print)&amp;#xD;1529-2908 (Linking)&lt;/isbn&gt;&lt;accession-num&gt;16357855&lt;/accession-num&gt;&lt;urls&gt;&lt;related-urls&gt;&lt;url&gt;https://www.ncbi.nlm.nih.gov/pubmed/16357855&lt;/url&gt;&lt;/related-urls&gt;&lt;/urls&gt;&lt;electronic-resource-num&gt;10.1038/ni129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Gallo et al., 2006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proofErr w:type="spellStart"/>
            <w:r w:rsidRPr="00895605">
              <w:t>CaN</w:t>
            </w:r>
            <w:proofErr w:type="spellEnd"/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>
              <w:t xml:space="preserve"> CALM1 &amp; CA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/>
            </w:r>
            <w:r>
              <w:instrText xml:space="preserve"> ADDIN EN.CITE &lt;EndNote&gt;&lt;Cite&gt;&lt;Author&gt;Gallo&lt;/Author&gt;&lt;Year&gt;2006&lt;/Year&gt;&lt;RecNum&gt;472&lt;/RecNum&gt;&lt;DisplayText&gt;(Gallo et al., 2006)&lt;/DisplayText&gt;&lt;record&gt;&lt;rec-number&gt;472&lt;/rec-number&gt;&lt;foreign-keys&gt;&lt;key app="EN" db-id="5r99asrx8trdsmefax6xd0snp90de0s2xpwx" timestamp="1491483027"&gt;472&lt;/key&gt;&lt;/foreign-keys&gt;&lt;ref-type name="Journal Article"&gt;17&lt;/ref-type&gt;&lt;contributors&gt;&lt;authors&gt;&lt;author&gt;Gallo, E. M.&lt;/author&gt;&lt;author&gt;Cante-Barrett, K.&lt;/author&gt;&lt;author&gt;Crabtree, G. R.&lt;/author&gt;&lt;/authors&gt;&lt;/contributors&gt;&lt;auth-address&gt;Program in Immunology, Stanford University, Stanford, California 94305, USA.&lt;/auth-address&gt;&lt;titles&gt;&lt;title&gt;Lymphocyte calcium signaling from membrane to nucleus&lt;/title&gt;&lt;secondary-title&gt;Nat Immunol&lt;/secondary-title&gt;&lt;/titles&gt;&lt;periodical&gt;&lt;full-title&gt;Nature Immunology&lt;/full-title&gt;&lt;abbr-1&gt;Nat. Immunol.&lt;/abbr-1&gt;&lt;abbr-2&gt;Nat Immunol&lt;/abbr-2&gt;&lt;/periodical&gt;&lt;pages&gt;25-32&lt;/pages&gt;&lt;volume&gt;7&lt;/volume&gt;&lt;number&gt;1&lt;/number&gt;&lt;keywords&gt;&lt;keyword&gt;Animals&lt;/keyword&gt;&lt;keyword&gt;Calcium/*metabolism&lt;/keyword&gt;&lt;keyword&gt;Calcium Channels/immunology&lt;/keyword&gt;&lt;keyword&gt;Cell Membrane/*metabolism&lt;/keyword&gt;&lt;keyword&gt;Cell Nucleus/*metabolism&lt;/keyword&gt;&lt;keyword&gt;Cell Polarity/immunology&lt;/keyword&gt;&lt;keyword&gt;Humans&lt;/keyword&gt;&lt;keyword&gt;Lymphocytes/*immunology/metabolism&lt;/keyword&gt;&lt;keyword&gt;Signal Transduction/*immunology&lt;/keyword&gt;&lt;/keywords&gt;&lt;dates&gt;&lt;year&gt;2006&lt;/year&gt;&lt;pub-dates&gt;&lt;date&gt;Jan&lt;/date&gt;&lt;/pub-dates&gt;&lt;/dates&gt;&lt;isbn&gt;1529-2908 (Print)&amp;#xD;1529-2908 (Linking)&lt;/isbn&gt;&lt;accession-num&gt;16357855&lt;/accession-num&gt;&lt;urls&gt;&lt;related-urls&gt;&lt;url&gt;https://www.ncbi.nlm.nih.gov/pubmed/16357855&lt;/url&gt;&lt;/related-urls&gt;&lt;/urls&gt;&lt;electronic-resource-num&gt;10.1038/ni129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Gallo et al., 2006)</w:t>
            </w:r>
            <w:r>
              <w:fldChar w:fldCharType="end"/>
            </w: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</w:tcPr>
          <w:p w:rsidR="00971A1F" w:rsidRDefault="00971A1F" w:rsidP="005917B7">
            <w:r>
              <w:t>GAB1</w:t>
            </w:r>
          </w:p>
        </w:tc>
        <w:tc>
          <w:tcPr>
            <w:tcW w:w="3335" w:type="dxa"/>
            <w:noWrap/>
          </w:tcPr>
          <w:p w:rsidR="00971A1F" w:rsidRDefault="00971A1F" w:rsidP="005917B7">
            <w:r>
              <w:t xml:space="preserve">BCR </w:t>
            </w:r>
            <w:r w:rsidRPr="00326897">
              <w:t>&amp; PTPN11</w:t>
            </w:r>
            <w:r>
              <w:t xml:space="preserve"> &amp; LAT2</w:t>
            </w:r>
          </w:p>
        </w:tc>
        <w:tc>
          <w:tcPr>
            <w:tcW w:w="2213" w:type="dxa"/>
            <w:noWrap/>
          </w:tcPr>
          <w:p w:rsidR="00971A1F" w:rsidRPr="00B25F49" w:rsidRDefault="00971A1F" w:rsidP="005917B7">
            <w:pPr>
              <w:rPr>
                <w:lang w:val="sv-SE"/>
              </w:rPr>
            </w:pPr>
            <w:r>
              <w:fldChar w:fldCharType="begin">
                <w:fldData xml:space="preserve">PEVuZE5vdGU+PENpdGU+PEF1dGhvcj5JbmdoYW08L0F1dGhvcj48WWVhcj4yMDAxPC9ZZWFyPjxS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=
</w:fldData>
              </w:fldChar>
            </w:r>
            <w:r w:rsidRPr="00B25F49">
              <w:rPr>
                <w:lang w:val="sv-SE"/>
              </w:rPr>
              <w:instrText xml:space="preserve"> ADDIN EN.CITE </w:instrText>
            </w:r>
            <w:r>
              <w:fldChar w:fldCharType="begin">
                <w:fldData xml:space="preserve">PEVuZE5vdGU+PENpdGU+PEF1dGhvcj5JbmdoYW08L0F1dGhvcj48WWVhcj4yMDAxPC9ZZWFyPjxS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=
</w:fldData>
              </w:fldChar>
            </w:r>
            <w:r w:rsidRPr="00B25F49">
              <w:rPr>
                <w:lang w:val="sv-SE"/>
              </w:rP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25F49">
              <w:rPr>
                <w:noProof/>
                <w:lang w:val="sv-SE"/>
              </w:rPr>
              <w:t>(Brdicka et al., 2002; Ingham, Holgado-Madruga, Siu, Wong, &amp; Gold, 1998; Ingham et al., 2001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</w:tcPr>
          <w:p w:rsidR="00971A1F" w:rsidRPr="00895605" w:rsidRDefault="00971A1F" w:rsidP="005917B7">
            <w:r>
              <w:t>BCL10</w:t>
            </w:r>
          </w:p>
        </w:tc>
        <w:tc>
          <w:tcPr>
            <w:tcW w:w="3335" w:type="dxa"/>
            <w:noWrap/>
          </w:tcPr>
          <w:p w:rsidR="00971A1F" w:rsidRPr="005556D4" w:rsidRDefault="00971A1F" w:rsidP="005917B7">
            <w:pPr>
              <w:rPr>
                <w:rFonts w:hAnsiTheme="minorHAnsi" w:cstheme="minorHAnsi"/>
              </w:rPr>
            </w:pPr>
            <w:r w:rsidRPr="005556D4">
              <w:rPr>
                <w:rFonts w:hAnsiTheme="minorHAnsi" w:cstheme="minorHAnsi"/>
              </w:rPr>
              <w:t>TRAF6 &amp; LUBAC &amp; CARD11</w:t>
            </w:r>
          </w:p>
        </w:tc>
        <w:tc>
          <w:tcPr>
            <w:tcW w:w="2213" w:type="dxa"/>
            <w:noWrap/>
          </w:tcPr>
          <w:p w:rsidR="00971A1F" w:rsidRDefault="00971A1F" w:rsidP="005917B7">
            <w:r>
              <w:fldChar w:fldCharType="begin">
                <w:fldData xml:space="preserve">PEVuZE5vdGU+PENpdGU+PEF1dGhvcj5LaW5nPC9BdXRob3I+PFllYXI+MjAwNjwvWWVhcj48UmVj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aW5nPC9BdXRob3I+PFllYXI+MjAwNjwvWWVhcj48UmVj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King et al., 2006; Paul &amp; Schaefer, 2013; Thome, 2004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>
              <w:t>MAPK8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 w:rsidRPr="00895605">
              <w:t xml:space="preserve"> </w:t>
            </w:r>
            <w:r>
              <w:t>(MAP2K4 | MAP2K7)</w:t>
            </w:r>
            <w:r w:rsidRPr="00895605">
              <w:t xml:space="preserve"> &amp; </w:t>
            </w:r>
            <w:r>
              <w:t>CA</w:t>
            </w:r>
            <w:r w:rsidRPr="00895605">
              <w:t xml:space="preserve"> &amp; PRKCB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/>
            </w:r>
            <w:r>
              <w:instrText xml:space="preserve"> ADDIN EN.CITE &lt;EndNote&gt;&lt;Cite&gt;&lt;Author&gt;Yasuda&lt;/Author&gt;&lt;Year&gt;2016&lt;/Year&gt;&lt;RecNum&gt;447&lt;/RecNum&gt;&lt;DisplayText&gt;(Yasuda, 2016)&lt;/DisplayText&gt;&lt;record&gt;&lt;rec-number&gt;447&lt;/rec-number&gt;&lt;foreign-keys&gt;&lt;key app="EN" db-id="5r99asrx8trdsmefax6xd0snp90de0s2xpwx" timestamp="1491398379"&gt;447&lt;/key&gt;&lt;/foreign-keys&gt;&lt;ref-type name="Journal Article"&gt;17&lt;/ref-type&gt;&lt;contributors&gt;&lt;authors&gt;&lt;author&gt;Yasuda, T.&lt;/author&gt;&lt;/authors&gt;&lt;/contributors&gt;&lt;auth-address&gt;Immune Regulation and Cancer, Max Delbruck Center for Molecular Medicine, Robert-Rossle Str 10, 13125, Berlin, Germany. tomoharu.yasuda@mdc-berlin.de.&lt;/auth-address&gt;&lt;titles&gt;&lt;title&gt;MAP Kinase Cascades in Antigen Receptor Signaling and Physiology&lt;/title&gt;&lt;secondary-title&gt;Curr Top Microbiol Immunol&lt;/secondary-title&gt;&lt;/titles&gt;&lt;periodical&gt;&lt;full-title&gt;Current Topics in Microbiology and Immunology&lt;/full-title&gt;&lt;abbr-1&gt;Curr. Top. Microbiol. Immunol.&lt;/abbr-1&gt;&lt;abbr-2&gt;Curr Top Microbiol Immunol&lt;/abbr-2&gt;&lt;/periodical&gt;&lt;pages&gt;211-31&lt;/pages&gt;&lt;volume&gt;393&lt;/volume&gt;&lt;keywords&gt;&lt;keyword&gt;Animals&lt;/keyword&gt;&lt;keyword&gt;B-Lymphocytes/*enzymology/immunology&lt;/keyword&gt;&lt;keyword&gt;Extracellular Signal-Regulated MAP Kinases/genetics/*immunology&lt;/keyword&gt;&lt;keyword&gt;Humans&lt;/keyword&gt;&lt;keyword&gt;Immunity, Cellular&lt;/keyword&gt;&lt;keyword&gt;*MAP Kinase Signaling System&lt;/keyword&gt;&lt;/keywords&gt;&lt;dates&gt;&lt;year&gt;2016&lt;/year&gt;&lt;/dates&gt;&lt;isbn&gt;0070-217X (Print)&amp;#xD;0070-217X (Linking)&lt;/isbn&gt;&lt;accession-num&gt;26275875&lt;/accession-num&gt;&lt;urls&gt;&lt;related-urls&gt;&lt;url&gt;https://www.ncbi.nlm.nih.gov/pubmed/26275875&lt;/url&gt;&lt;/related-urls&gt;&lt;/urls&gt;&lt;electronic-resource-num&gt;10.1007/82_2015_48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Yasuda, 2016)</w:t>
            </w:r>
            <w:r>
              <w:fldChar w:fldCharType="end"/>
            </w: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lastRenderedPageBreak/>
              <w:t>PIP2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 w:rsidRPr="00895605">
              <w:t xml:space="preserve"> PIP5K</w:t>
            </w:r>
            <w:r>
              <w:t xml:space="preserve"> &amp; RHOA</w:t>
            </w:r>
          </w:p>
        </w:tc>
        <w:tc>
          <w:tcPr>
            <w:tcW w:w="2213" w:type="dxa"/>
            <w:noWrap/>
            <w:hideMark/>
          </w:tcPr>
          <w:p w:rsidR="00971A1F" w:rsidRPr="00050C1A" w:rsidRDefault="00971A1F" w:rsidP="005917B7">
            <w:pPr>
              <w:rPr>
                <w:lang w:val="sv-SE"/>
              </w:rPr>
            </w:pPr>
            <w:r>
              <w:fldChar w:fldCharType="begin">
                <w:fldData xml:space="preserve">PEVuZE5vdGU+PENpdGU+PEF1dGhvcj5TYWl0bzwvQXV0aG9yPjxZZWFyPjIwMDM8L1llYXI+PFJl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==
</w:fldData>
              </w:fldChar>
            </w:r>
            <w:r w:rsidRPr="00050C1A">
              <w:rPr>
                <w:lang w:val="sv-SE"/>
              </w:rPr>
              <w:instrText xml:space="preserve"> ADDIN EN.CITE </w:instrText>
            </w:r>
            <w:r>
              <w:fldChar w:fldCharType="begin">
                <w:fldData xml:space="preserve">PEVuZE5vdGU+PENpdGU+PEF1dGhvcj5TYWl0bzwvQXV0aG9yPjxZZWFyPjIwMDM8L1llYXI+PFJl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==
</w:fldData>
              </w:fldChar>
            </w:r>
            <w:r w:rsidRPr="00050C1A">
              <w:rPr>
                <w:lang w:val="sv-SE"/>
              </w:rP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50C1A">
              <w:rPr>
                <w:noProof/>
                <w:lang w:val="sv-SE"/>
              </w:rPr>
              <w:t>(Homma &amp; Emori, 1995; Saito et al., 2003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</w:tcPr>
          <w:p w:rsidR="00971A1F" w:rsidRPr="00895605" w:rsidRDefault="00971A1F" w:rsidP="005917B7">
            <w:r>
              <w:t>RASA1</w:t>
            </w:r>
          </w:p>
        </w:tc>
        <w:tc>
          <w:tcPr>
            <w:tcW w:w="3335" w:type="dxa"/>
            <w:noWrap/>
          </w:tcPr>
          <w:p w:rsidR="00971A1F" w:rsidRPr="00895605" w:rsidRDefault="00971A1F" w:rsidP="005917B7">
            <w:r>
              <w:t>PRKCB &amp; DOK1 &amp; FCG2RB</w:t>
            </w:r>
          </w:p>
        </w:tc>
        <w:tc>
          <w:tcPr>
            <w:tcW w:w="2213" w:type="dxa"/>
            <w:noWrap/>
          </w:tcPr>
          <w:p w:rsidR="00971A1F" w:rsidRPr="00895605" w:rsidRDefault="00971A1F" w:rsidP="005917B7">
            <w:r>
              <w:fldChar w:fldCharType="begin">
                <w:fldData xml:space="preserve">PEVuZE5vdGU+PENpdGU+PEF1dGhvcj5Mb3JlbnpvPC9BdXRob3I+PFllYXI+MjAwMTwvWWVhcj48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b3JlbnpvPC9BdXRob3I+PFllYXI+MjAwMTwvWWVhcj48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Lorenzo et al., 2001; Tamir et al., 2000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JUN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 w:rsidRPr="00895605">
              <w:t xml:space="preserve"> </w:t>
            </w:r>
            <w:r>
              <w:t xml:space="preserve">MAPK8 </w:t>
            </w:r>
            <w:r w:rsidRPr="00047517">
              <w:rPr>
                <w:noProof/>
              </w:rPr>
              <w:t>&amp; !</w:t>
            </w:r>
            <w:r>
              <w:t xml:space="preserve"> HDAC4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>
                <w:fldData xml:space="preserve">PEVuZE5vdGU+PENpdGU+PEF1dGhvcj5GdWNoczwvQXV0aG9yPjxZZWFyPjE5OTY8L1llYXI+PFJl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dWNoczwvQXV0aG9yPjxZZWFyPjE5OTY8L1llYXI+PFJl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Fuchs, Dolan, Davis, &amp; Ronai, 1996; Sabapathy et al., 2004; Weiss et al., 2003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NFAT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 w:rsidRPr="00895605">
              <w:t xml:space="preserve">  </w:t>
            </w:r>
            <w:proofErr w:type="spellStart"/>
            <w:r w:rsidRPr="00895605">
              <w:t>CaN</w:t>
            </w:r>
            <w:proofErr w:type="spellEnd"/>
            <w:r w:rsidRPr="00895605">
              <w:t xml:space="preserve"> </w:t>
            </w:r>
            <w:proofErr w:type="gramStart"/>
            <w:r w:rsidRPr="00895605">
              <w:t>&amp; !</w:t>
            </w:r>
            <w:proofErr w:type="gramEnd"/>
            <w:r w:rsidRPr="00895605">
              <w:t xml:space="preserve"> </w:t>
            </w:r>
            <w:r>
              <w:t>GSK3B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>
                <w:fldData xml:space="preserve">PEVuZE5vdGU+PENpdGU+PEF1dGhvcj5CZXVyZWw8L0F1dGhvcj48WWVhcj4yMDEwPC9ZZWFyPjxS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ZXVyZWw8L0F1dGhvcj48WWVhcj4yMDEwPC9ZZWFyPjxS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Beurel, Michalek, &amp; Jope, 2010; Gallo et al., 2006)</w:t>
            </w:r>
            <w:r>
              <w:fldChar w:fldCharType="end"/>
            </w:r>
          </w:p>
        </w:tc>
      </w:tr>
      <w:tr w:rsidR="00971A1F" w:rsidRPr="00B50220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5917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WASP </w:t>
            </w:r>
          </w:p>
        </w:tc>
        <w:tc>
          <w:tcPr>
            <w:tcW w:w="3335" w:type="dxa"/>
            <w:noWrap/>
            <w:vAlign w:val="bottom"/>
          </w:tcPr>
          <w:p w:rsidR="00971A1F" w:rsidRDefault="00971A1F" w:rsidP="005917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CDC42 || RAC1</w:t>
            </w:r>
          </w:p>
        </w:tc>
        <w:tc>
          <w:tcPr>
            <w:tcW w:w="2213" w:type="dxa"/>
            <w:noWrap/>
          </w:tcPr>
          <w:p w:rsidR="00971A1F" w:rsidRPr="00B50220" w:rsidRDefault="00971A1F" w:rsidP="005917B7">
            <w:pPr>
              <w:rPr>
                <w:lang w:val="sv-SE"/>
              </w:rPr>
            </w:pPr>
            <w:r>
              <w:rPr>
                <w:lang w:val="sv-SE"/>
              </w:rPr>
              <w:fldChar w:fldCharType="begin">
                <w:fldData xml:space="preserve">PEVuZE5vdGU+PENpdGU+PEF1dGhvcj5BcmFuYTwvQXV0aG9yPjxZZWFyPjIwMDg8L1llYXI+PFJl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==
</w:fldData>
              </w:fldChar>
            </w:r>
            <w:r>
              <w:rPr>
                <w:lang w:val="sv-SE"/>
              </w:rPr>
              <w:instrText xml:space="preserve"> ADDIN EN.CITE </w:instrText>
            </w:r>
            <w:r>
              <w:rPr>
                <w:lang w:val="sv-SE"/>
              </w:rPr>
              <w:fldChar w:fldCharType="begin">
                <w:fldData xml:space="preserve">PEVuZE5vdGU+PENpdGU+PEF1dGhvcj5BcmFuYTwvQXV0aG9yPjxZZWFyPjIwMDg8L1llYXI+PFJl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==
</w:fldData>
              </w:fldChar>
            </w:r>
            <w:r>
              <w:rPr>
                <w:lang w:val="sv-SE"/>
              </w:rPr>
              <w:instrText xml:space="preserve"> ADDIN EN.CITE.DATA </w:instrText>
            </w:r>
            <w:r>
              <w:rPr>
                <w:lang w:val="sv-SE"/>
              </w:rPr>
            </w:r>
            <w:r>
              <w:rPr>
                <w:lang w:val="sv-SE"/>
              </w:rPr>
              <w:fldChar w:fldCharType="end"/>
            </w:r>
            <w:r>
              <w:rPr>
                <w:lang w:val="sv-SE"/>
              </w:rPr>
            </w:r>
            <w:r>
              <w:rPr>
                <w:lang w:val="sv-SE"/>
              </w:rPr>
              <w:fldChar w:fldCharType="separate"/>
            </w:r>
            <w:r>
              <w:rPr>
                <w:noProof/>
                <w:lang w:val="sv-SE"/>
              </w:rPr>
              <w:t>(Arana et al., 2008)</w:t>
            </w:r>
            <w:r>
              <w:rPr>
                <w:lang w:val="sv-SE"/>
              </w:rPr>
              <w:fldChar w:fldCharType="end"/>
            </w: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</w:tcPr>
          <w:p w:rsidR="00971A1F" w:rsidRPr="00895605" w:rsidRDefault="00971A1F" w:rsidP="005917B7">
            <w:r>
              <w:t>LAT2</w:t>
            </w:r>
          </w:p>
        </w:tc>
        <w:tc>
          <w:tcPr>
            <w:tcW w:w="3335" w:type="dxa"/>
            <w:noWrap/>
          </w:tcPr>
          <w:p w:rsidR="00971A1F" w:rsidRPr="00895605" w:rsidRDefault="00971A1F" w:rsidP="005917B7">
            <w:r>
              <w:t>GRB2 &amp; SYK</w:t>
            </w:r>
          </w:p>
        </w:tc>
        <w:tc>
          <w:tcPr>
            <w:tcW w:w="2213" w:type="dxa"/>
            <w:noWrap/>
          </w:tcPr>
          <w:p w:rsidR="00971A1F" w:rsidRPr="00B25F49" w:rsidRDefault="00971A1F" w:rsidP="005917B7">
            <w:pPr>
              <w:rPr>
                <w:lang w:val="sv-SE"/>
              </w:rPr>
            </w:pPr>
            <w:r>
              <w:fldChar w:fldCharType="begin">
                <w:fldData xml:space="preserve">PEVuZE5vdGU+PENpdGU+PEF1dGhvcj5Lb29ucGFldzwvQXV0aG9yPjxZZWFyPjIwMDQ8L1llYXI+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</w:fldData>
              </w:fldChar>
            </w:r>
            <w:r w:rsidRPr="00B25F49">
              <w:rPr>
                <w:lang w:val="sv-SE"/>
              </w:rPr>
              <w:instrText xml:space="preserve"> ADDIN EN.CITE </w:instrText>
            </w:r>
            <w:r>
              <w:fldChar w:fldCharType="begin">
                <w:fldData xml:space="preserve">PEVuZE5vdGU+PENpdGU+PEF1dGhvcj5Lb29ucGFldzwvQXV0aG9yPjxZZWFyPjIwMDQ8L1llYXI+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</w:fldData>
              </w:fldChar>
            </w:r>
            <w:r w:rsidRPr="00B25F49">
              <w:rPr>
                <w:lang w:val="sv-SE"/>
              </w:rP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25F49">
              <w:rPr>
                <w:noProof/>
                <w:lang w:val="sv-SE"/>
              </w:rPr>
              <w:t>(Arana et al., 2008; Brdicka et al., 2002; Iwaki, Jensen, &amp; Gilfillan, 2007; Koonpaew, Janssen, Zhu, &amp; Zhang, 2004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>
              <w:t>MAP3K1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 w:rsidRPr="00895605">
              <w:t xml:space="preserve"> </w:t>
            </w:r>
            <w:r>
              <w:t>RAC1</w:t>
            </w:r>
            <w:r w:rsidRPr="00895605">
              <w:t xml:space="preserve"> | CDC42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>
                <w:fldData xml:space="preserve">PEVuZE5vdGU+PENpdGU+PEF1dGhvcj5IYW48L0F1dGhvcj48WWVhcj4xOTk4PC9ZZWFyPjxSZWNO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W48L0F1dGhvcj48WWVhcj4xOTk4PC9ZZWFyPjxSZWNO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Han et al., 1998; Yasuda, 2016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>
              <w:t>GSK3B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 w:rsidRPr="00895605">
              <w:t xml:space="preserve"> ! AKT</w:t>
            </w:r>
            <w:r>
              <w:t>1</w:t>
            </w:r>
            <w:r w:rsidRPr="00895605">
              <w:t xml:space="preserve"> </w:t>
            </w:r>
            <w:proofErr w:type="gramStart"/>
            <w:r w:rsidRPr="00895605">
              <w:t>| !</w:t>
            </w:r>
            <w:proofErr w:type="gramEnd"/>
            <w:r w:rsidRPr="00895605">
              <w:t xml:space="preserve"> PRKCB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>
                <w:fldData xml:space="preserve">PEVuZE5vdGU+PENpdGU+PEF1dGhvcj5DaHJpc3RpYW48L0F1dGhvcj48WWVhcj4yMDAyPC9ZZWFy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HJpc3RpYW48L0F1dGhvcj48WWVhcj4yMDAyPC9ZZWFy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Astoul, Watton, &amp; Cantrell, 1999; Christian, Sims, &amp; Gold, 2002; Gold et al., 2000; Gold et al., 1999)</w:t>
            </w:r>
            <w:r>
              <w:fldChar w:fldCharType="end"/>
            </w:r>
          </w:p>
        </w:tc>
      </w:tr>
      <w:tr w:rsidR="00971A1F" w:rsidRPr="00876A98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5917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MAP3K7 </w:t>
            </w:r>
          </w:p>
        </w:tc>
        <w:tc>
          <w:tcPr>
            <w:tcW w:w="3335" w:type="dxa"/>
            <w:noWrap/>
            <w:vAlign w:val="bottom"/>
          </w:tcPr>
          <w:p w:rsidR="00971A1F" w:rsidRDefault="00971A1F" w:rsidP="005917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TAB1 &amp;&amp; TAB2 &amp;&amp; CARD11</w:t>
            </w:r>
          </w:p>
        </w:tc>
        <w:tc>
          <w:tcPr>
            <w:tcW w:w="2213" w:type="dxa"/>
            <w:noWrap/>
          </w:tcPr>
          <w:p w:rsidR="00971A1F" w:rsidRPr="00876A98" w:rsidRDefault="00971A1F" w:rsidP="005917B7">
            <w:r>
              <w:fldChar w:fldCharType="begin">
                <w:fldData xml:space="preserve">PEVuZE5vdGU+PENpdGU+PEF1dGhvcj5TaGlub2hhcmE8L0F1dGhvcj48WWVhcj4yMDA1PC9ZZWFy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Glub2hhcmE8L0F1dGhvcj48WWVhcj4yMDA1PC9ZZWFy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Shinohara et al., 2005; C. Wang et al., 2001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PRKCB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 w:rsidRPr="00895605">
              <w:t xml:space="preserve"> DAG &amp; </w:t>
            </w:r>
            <w:r>
              <w:t>CA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>
                <w:fldData xml:space="preserve">PEVuZE5vdGU+PENpdGU+PEF1dGhvcj5TdG9uZTwvQXV0aG9yPjxZZWFyPjIwMTE8L1llYXI+PFJl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G9uZTwvQXV0aG9yPjxZZWFyPjIwMTE8L1llYXI+PFJl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Kawauchi et al., 1996; Lorenzo et al., 2001; Stone, 2011)</w:t>
            </w:r>
            <w:r>
              <w:fldChar w:fldCharType="end"/>
            </w:r>
          </w:p>
        </w:tc>
      </w:tr>
      <w:tr w:rsidR="00971A1F" w:rsidRPr="00876A98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5917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DOK1 </w:t>
            </w:r>
          </w:p>
        </w:tc>
        <w:tc>
          <w:tcPr>
            <w:tcW w:w="3335" w:type="dxa"/>
            <w:noWrap/>
            <w:vAlign w:val="bottom"/>
          </w:tcPr>
          <w:p w:rsidR="00971A1F" w:rsidRDefault="00971A1F" w:rsidP="005917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FCGR2B &amp;&amp; INPP5D &amp;&amp; LYN</w:t>
            </w:r>
          </w:p>
        </w:tc>
        <w:tc>
          <w:tcPr>
            <w:tcW w:w="2213" w:type="dxa"/>
            <w:noWrap/>
          </w:tcPr>
          <w:p w:rsidR="00971A1F" w:rsidRPr="00876A98" w:rsidRDefault="00971A1F" w:rsidP="005917B7">
            <w:r>
              <w:fldChar w:fldCharType="begin"/>
            </w:r>
            <w:r>
              <w:instrText xml:space="preserve"> QUOTE "{Mashima, 2009 #525}" </w:instrText>
            </w:r>
            <w:r>
              <w:fldChar w:fldCharType="separate"/>
            </w:r>
            <w:r>
              <w:t>{</w:t>
            </w:r>
            <w:proofErr w:type="spellStart"/>
            <w:r>
              <w:t>Mashima</w:t>
            </w:r>
            <w:proofErr w:type="spellEnd"/>
            <w:r>
              <w:t>, 2009 #525}</w:t>
            </w:r>
            <w:r>
              <w:fldChar w:fldCharType="end"/>
            </w: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AKT</w:t>
            </w:r>
            <w:r>
              <w:t>1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 w:rsidRPr="00895605">
              <w:t xml:space="preserve"> PIP3 </w:t>
            </w:r>
            <w:proofErr w:type="gramStart"/>
            <w:r w:rsidRPr="00895605">
              <w:t>&amp; !</w:t>
            </w:r>
            <w:proofErr w:type="gramEnd"/>
            <w:r w:rsidRPr="00895605">
              <w:t xml:space="preserve"> INPP5D</w:t>
            </w:r>
          </w:p>
        </w:tc>
        <w:tc>
          <w:tcPr>
            <w:tcW w:w="2213" w:type="dxa"/>
            <w:noWrap/>
            <w:hideMark/>
          </w:tcPr>
          <w:p w:rsidR="00971A1F" w:rsidRPr="009E6CED" w:rsidRDefault="00971A1F" w:rsidP="005917B7">
            <w:pPr>
              <w:rPr>
                <w:lang w:val="sv-SE"/>
              </w:rPr>
            </w:pPr>
            <w:r>
              <w:fldChar w:fldCharType="begin">
                <w:fldData xml:space="preserve">PEVuZE5vdGU+PENpdGU+PEF1dGhvcj5EYXR0YTwvQXV0aG9yPjxZZWFyPjE5OTU8L1llYXI+PFJl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</w:fldData>
              </w:fldChar>
            </w:r>
            <w:r w:rsidRPr="005D438B">
              <w:rPr>
                <w:lang w:val="sv-SE"/>
              </w:rPr>
              <w:instrText xml:space="preserve"> ADDIN EN.CITE </w:instrText>
            </w:r>
            <w:r>
              <w:fldChar w:fldCharType="begin">
                <w:fldData xml:space="preserve">PEVuZE5vdGU+PENpdGU+PEF1dGhvcj5EYXR0YTwvQXV0aG9yPjxZZWFyPjE5OTU8L1llYXI+PFJl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</w:fldData>
              </w:fldChar>
            </w:r>
            <w:r w:rsidRPr="005D438B">
              <w:rPr>
                <w:lang w:val="sv-SE"/>
              </w:rP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5D438B">
              <w:rPr>
                <w:noProof/>
                <w:lang w:val="sv-SE"/>
              </w:rPr>
              <w:t>(Aman et al., 1998; Datta et al., 1995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SYK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 w:rsidRPr="00895605">
              <w:t xml:space="preserve"> BCR </w:t>
            </w:r>
            <w:proofErr w:type="gramStart"/>
            <w:r w:rsidRPr="00895605">
              <w:t>&amp; !</w:t>
            </w:r>
            <w:proofErr w:type="gramEnd"/>
            <w:r w:rsidRPr="00895605">
              <w:t xml:space="preserve"> </w:t>
            </w:r>
            <w:r>
              <w:t xml:space="preserve">PTPN6 &amp; PTPRC </w:t>
            </w:r>
            <w:proofErr w:type="gramStart"/>
            <w:r>
              <w:t>&amp; !</w:t>
            </w:r>
            <w:proofErr w:type="gramEnd"/>
            <w:r>
              <w:t xml:space="preserve"> CSK </w:t>
            </w:r>
            <w:proofErr w:type="gramStart"/>
            <w:r>
              <w:t>&amp; !</w:t>
            </w:r>
            <w:proofErr w:type="gramEnd"/>
            <w:r>
              <w:t xml:space="preserve"> (CBLB | CBL)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>
                <w:fldData xml:space="preserve">PEVuZE5vdGU+PENpdGU+PEF1dGhvcj5QYW88L0F1dGhvcj48WWVhcj4xOTk3PC9ZZWFyPjxSZWNO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YW88L0F1dGhvcj48WWVhcj4xOTk3PC9ZZWFyPjxSZWNO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Huang &amp; Gu, 2008; Katkere, Rosa, &amp; Drake, 2012; Niiro et al., 2012; Pao, Bedzyk, Persin, &amp; Cambier, 1997b; Pao &amp; Cambier, 1997; Sohn, Gu, &amp; Pierce, 2003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SHC</w:t>
            </w:r>
            <w:r>
              <w:t>1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>
              <w:t>BCR | SYK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>
                <w:fldData xml:space="preserve">PEVuZE5vdGU+PENpdGU+PEF1dGhvcj5OYWdhaTwvQXV0aG9yPjxZZWFyPjE5OTU8L1llYXI+PFJl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OYWdhaTwvQXV0aG9yPjxZZWFyPjE5OTU8L1llYXI+PFJl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Nagai, Takata, Yamamura, &amp; Kurosaki, 1995; Pao, Famiglietti, &amp; Cambier, 1998)</w:t>
            </w:r>
            <w:r>
              <w:fldChar w:fldCharType="end"/>
            </w: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lastRenderedPageBreak/>
              <w:t>PIP3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>
              <w:t xml:space="preserve">PI3K &amp; PIP2 </w:t>
            </w:r>
            <w:proofErr w:type="gramStart"/>
            <w:r>
              <w:t>&amp; !</w:t>
            </w:r>
            <w:proofErr w:type="gramEnd"/>
            <w:r>
              <w:t xml:space="preserve"> PTEN </w:t>
            </w:r>
            <w:proofErr w:type="gramStart"/>
            <w:r>
              <w:t>&amp; !</w:t>
            </w:r>
            <w:proofErr w:type="gramEnd"/>
            <w:r>
              <w:t xml:space="preserve"> INPP5D</w:t>
            </w:r>
          </w:p>
        </w:tc>
        <w:tc>
          <w:tcPr>
            <w:tcW w:w="2213" w:type="dxa"/>
            <w:noWrap/>
            <w:hideMark/>
          </w:tcPr>
          <w:p w:rsidR="00971A1F" w:rsidRPr="00B25F49" w:rsidRDefault="00971A1F" w:rsidP="005917B7">
            <w:pPr>
              <w:rPr>
                <w:lang w:val="sv-SE"/>
              </w:rPr>
            </w:pPr>
            <w:r>
              <w:fldChar w:fldCharType="begin">
                <w:fldData xml:space="preserve">PEVuZE5vdGU+PENpdGU+PEF1dGhvcj5EZWFuZTwvQXV0aG9yPjxZZWFyPjIwMDQ8L1llYXI+PFJl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</w:fldData>
              </w:fldChar>
            </w:r>
            <w:r w:rsidRPr="00050C1A">
              <w:rPr>
                <w:lang w:val="sv-SE"/>
              </w:rPr>
              <w:instrText xml:space="preserve"> ADDIN EN.CITE </w:instrText>
            </w:r>
            <w:r>
              <w:fldChar w:fldCharType="begin">
                <w:fldData xml:space="preserve">PEVuZE5vdGU+PENpdGU+PEF1dGhvcj5EZWFuZTwvQXV0aG9yPjxZZWFyPjIwMDQ8L1llYXI+PFJl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</w:fldData>
              </w:fldChar>
            </w:r>
            <w:r w:rsidRPr="00050C1A">
              <w:rPr>
                <w:lang w:val="sv-SE"/>
              </w:rP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50C1A">
              <w:rPr>
                <w:noProof/>
                <w:lang w:val="sv-SE"/>
              </w:rPr>
              <w:t>(Deane &amp; Fruman, 2004; N. Gupta et al., 1999; Leung, Tarasenko, &amp; Bolland, 2009; Maehama &amp; Dixon, 1998)</w:t>
            </w:r>
            <w:r>
              <w:fldChar w:fldCharType="end"/>
            </w: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PI3K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>
              <w:t xml:space="preserve"> PIK3AP1</w:t>
            </w:r>
            <w:r>
              <w:rPr>
                <w:color w:val="FF0000"/>
              </w:rPr>
              <w:t xml:space="preserve"> </w:t>
            </w:r>
            <w:r>
              <w:t>| CD</w:t>
            </w:r>
            <w:proofErr w:type="gramStart"/>
            <w:r>
              <w:t>19 )</w:t>
            </w:r>
            <w:proofErr w:type="gramEnd"/>
            <w:r>
              <w:t xml:space="preserve"> &amp; ! </w:t>
            </w:r>
            <w:r w:rsidRPr="006B71A7">
              <w:t>LYN</w:t>
            </w:r>
            <w:r w:rsidRPr="005D0016">
              <w:rPr>
                <w:color w:val="FF0000"/>
              </w:rPr>
              <w:t xml:space="preserve"> </w:t>
            </w:r>
            <w:r w:rsidRPr="00A72566">
              <w:t>&amp; GAB1 &amp; PIP2)</w:t>
            </w:r>
            <w:r w:rsidRPr="005D0016">
              <w:rPr>
                <w:color w:val="FF0000"/>
              </w:rPr>
              <w:t xml:space="preserve"> | (CD40L &amp; CBL</w:t>
            </w:r>
            <w:r>
              <w:rPr>
                <w:color w:val="FF0000"/>
              </w:rPr>
              <w:t>B</w:t>
            </w:r>
            <w:r w:rsidRPr="005D0016">
              <w:rPr>
                <w:color w:val="FF0000"/>
              </w:rPr>
              <w:t>)</w:t>
            </w:r>
          </w:p>
        </w:tc>
        <w:tc>
          <w:tcPr>
            <w:tcW w:w="2213" w:type="dxa"/>
            <w:noWrap/>
            <w:hideMark/>
          </w:tcPr>
          <w:p w:rsidR="00971A1F" w:rsidRPr="00B25F49" w:rsidRDefault="00971A1F" w:rsidP="005917B7">
            <w:pPr>
              <w:rPr>
                <w:lang w:val="sv-SE"/>
              </w:rPr>
            </w:pPr>
            <w:r>
              <w:fldChar w:fldCharType="begin">
                <w:fldData xml:space="preserve">PEVuZE5vdGU+PENpdGU+PEF1dGhvcj5CdWhsPC9BdXRob3I+PFllYXI+MTk5OTwvWWVhcj48UmVj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</w:fldData>
              </w:fldChar>
            </w:r>
            <w:r w:rsidRPr="002A2C60">
              <w:rPr>
                <w:lang w:val="sv-SE"/>
              </w:rPr>
              <w:instrText xml:space="preserve"> ADDIN EN.CITE </w:instrText>
            </w:r>
            <w:r>
              <w:fldChar w:fldCharType="begin">
                <w:fldData xml:space="preserve">PEVuZE5vdGU+PENpdGU+PEF1dGhvcj5CdWhsPC9BdXRob3I+PFllYXI+MTk5OTwvWWVhcj48UmVj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</w:fldData>
              </w:fldChar>
            </w:r>
            <w:r w:rsidRPr="002A2C60">
              <w:rPr>
                <w:lang w:val="sv-SE"/>
              </w:rP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A2C60">
              <w:rPr>
                <w:noProof/>
                <w:lang w:val="sv-SE"/>
              </w:rPr>
              <w:t>(Buhl &amp; Cambier, 1999; Ingham et al., 2001; O'Rourke et al., 1998; Okada et al., 2000)</w:t>
            </w:r>
            <w:r>
              <w:fldChar w:fldCharType="end"/>
            </w:r>
          </w:p>
        </w:tc>
      </w:tr>
      <w:tr w:rsidR="00971A1F" w:rsidRPr="00060448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>
              <w:t>RAC1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>
              <w:t xml:space="preserve"> </w:t>
            </w:r>
            <w:r w:rsidRPr="00895605">
              <w:t xml:space="preserve">VAV &amp; GRB2 &amp; SOS &amp; </w:t>
            </w:r>
            <w:r>
              <w:t>(</w:t>
            </w:r>
            <w:r w:rsidRPr="00895605">
              <w:t>BLNK</w:t>
            </w:r>
            <w:r>
              <w:t xml:space="preserve"> | SHC2) &amp; RAP1A</w:t>
            </w:r>
          </w:p>
        </w:tc>
        <w:tc>
          <w:tcPr>
            <w:tcW w:w="2213" w:type="dxa"/>
            <w:noWrap/>
            <w:hideMark/>
          </w:tcPr>
          <w:p w:rsidR="00971A1F" w:rsidRPr="00B25F49" w:rsidRDefault="00971A1F" w:rsidP="005917B7">
            <w:pPr>
              <w:rPr>
                <w:lang w:val="sv-SE"/>
              </w:rPr>
            </w:pPr>
            <w:r>
              <w:fldChar w:fldCharType="begin">
                <w:fldData xml:space="preserve">PEVuZE5vdGU+PENpdGU+PEF1dGhvcj5OYWdhaTwvQXV0aG9yPjxZZWFyPjE5OTU8L1llYXI+PFJl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OYWdhaTwvQXV0aG9yPjxZZWFyPjE5OTU8L1llYXI+PFJl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Arana et al., 2008; D'Ambrosio, Hippen, &amp; Cambier, 1996; Hashimoto et al., 1998; Nagai et al., 1995)</w:t>
            </w:r>
            <w:r>
              <w:fldChar w:fldCharType="end"/>
            </w:r>
          </w:p>
        </w:tc>
      </w:tr>
      <w:tr w:rsidR="00971A1F" w:rsidRPr="00060448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VAV</w:t>
            </w:r>
          </w:p>
        </w:tc>
        <w:tc>
          <w:tcPr>
            <w:tcW w:w="3335" w:type="dxa"/>
            <w:noWrap/>
            <w:hideMark/>
          </w:tcPr>
          <w:p w:rsidR="00971A1F" w:rsidRPr="00B333F5" w:rsidRDefault="00971A1F" w:rsidP="005917B7">
            <w:pPr>
              <w:rPr>
                <w:lang w:val="sv-SE"/>
              </w:rPr>
            </w:pPr>
            <w:r w:rsidRPr="00B333F5">
              <w:rPr>
                <w:lang w:val="sv-SE"/>
              </w:rPr>
              <w:t xml:space="preserve"> CD19 </w:t>
            </w:r>
            <w:proofErr w:type="gramStart"/>
            <w:r w:rsidRPr="00B333F5">
              <w:rPr>
                <w:lang w:val="sv-SE"/>
              </w:rPr>
              <w:t>&amp; !</w:t>
            </w:r>
            <w:proofErr w:type="gramEnd"/>
            <w:r w:rsidRPr="00B333F5">
              <w:rPr>
                <w:lang w:val="sv-SE"/>
              </w:rPr>
              <w:t xml:space="preserve"> PTPN6 &amp; GRB2 &amp; PIP3 &amp; LAT2</w:t>
            </w:r>
          </w:p>
        </w:tc>
        <w:tc>
          <w:tcPr>
            <w:tcW w:w="2213" w:type="dxa"/>
            <w:noWrap/>
            <w:hideMark/>
          </w:tcPr>
          <w:p w:rsidR="00971A1F" w:rsidRPr="00B25F49" w:rsidRDefault="00971A1F" w:rsidP="005917B7">
            <w:pPr>
              <w:rPr>
                <w:lang w:val="sv-SE"/>
              </w:rPr>
            </w:pPr>
            <w:r>
              <w:fldChar w:fldCharType="begin">
                <w:fldData xml:space="preserve">PEVuZE5vdGU+PENpdGU+PEF1dGhvcj5DYWxvY2E8L0F1dGhvcj48WWVhcj4yMDAzPC9ZZWFyPjxS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WxvY2E8L0F1dGhvcj48WWVhcj4yMDAzPC9ZZWFyPjxS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644E11">
              <w:rPr>
                <w:noProof/>
                <w:lang w:val="sv-SE"/>
              </w:rPr>
              <w:t>(Caloca, Zugaza, Matallanas, Crespo, &amp; Bustelo, 2003; Han et al., 1998; Malhotra, Kovats, Zhang, &amp; Coggeshall, 2009)</w:t>
            </w:r>
            <w:r>
              <w:fldChar w:fldCharType="end"/>
            </w:r>
          </w:p>
        </w:tc>
      </w:tr>
      <w:tr w:rsidR="00971A1F" w:rsidRPr="00644E11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5917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CBM </w:t>
            </w:r>
          </w:p>
        </w:tc>
        <w:tc>
          <w:tcPr>
            <w:tcW w:w="3335" w:type="dxa"/>
            <w:noWrap/>
            <w:vAlign w:val="bottom"/>
          </w:tcPr>
          <w:p w:rsidR="00971A1F" w:rsidRDefault="00971A1F" w:rsidP="005917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CARD11 &amp;&amp; MALT1 &amp;&amp; BCL10 &amp;&amp; MAP3K7</w:t>
            </w:r>
          </w:p>
        </w:tc>
        <w:tc>
          <w:tcPr>
            <w:tcW w:w="2213" w:type="dxa"/>
            <w:noWrap/>
          </w:tcPr>
          <w:p w:rsidR="00971A1F" w:rsidRPr="00644E11" w:rsidRDefault="00971A1F" w:rsidP="005917B7">
            <w:pPr>
              <w:rPr>
                <w:lang w:val="sv-SE"/>
              </w:rPr>
            </w:pPr>
            <w:r>
              <w:rPr>
                <w:lang w:val="sv-SE"/>
              </w:rPr>
              <w:fldChar w:fldCharType="begin"/>
            </w:r>
            <w:r>
              <w:rPr>
                <w:lang w:val="sv-SE"/>
              </w:rPr>
              <w:instrText xml:space="preserve"> ADDIN EN.CITE &lt;EndNote&gt;&lt;Cite&gt;&lt;Author&gt;Meininger&lt;/Author&gt;&lt;Year&gt;2016&lt;/Year&gt;&lt;RecNum&gt;205&lt;/RecNum&gt;&lt;DisplayText&gt;(Meininger &amp;amp; Krappmann, 2016)&lt;/DisplayText&gt;&lt;record&gt;&lt;rec-number&gt;205&lt;/rec-number&gt;&lt;foreign-keys&gt;&lt;key app="EN" db-id="5r99asrx8trdsmefax6xd0snp90de0s2xpwx" timestamp="1481911175"&gt;205&lt;/key&gt;&lt;/foreign-keys&gt;&lt;ref-type name="Journal Article"&gt;17&lt;/ref-type&gt;&lt;contributors&gt;&lt;authors&gt;&lt;author&gt;Meininger, I.&lt;/author&gt;&lt;author&gt;Krappmann, D.&lt;/author&gt;&lt;/authors&gt;&lt;/contributors&gt;&lt;titles&gt;&lt;title&gt;Lymphocyte signaling and activation by the CARMA1-BCL10-MALT1 signalosome&lt;/title&gt;&lt;secondary-title&gt;Biol Chem&lt;/secondary-title&gt;&lt;/titles&gt;&lt;periodical&gt;&lt;full-title&gt;Biological Chemistry&lt;/full-title&gt;&lt;abbr-1&gt;Biol. Chem.&lt;/abbr-1&gt;&lt;abbr-2&gt;Biol Chem&lt;/abbr-2&gt;&lt;/periodical&gt;&lt;pages&gt;1315-1333&lt;/pages&gt;&lt;volume&gt;397&lt;/volume&gt;&lt;number&gt;12&lt;/number&gt;&lt;dates&gt;&lt;year&gt;2016&lt;/year&gt;&lt;pub-dates&gt;&lt;date&gt;Dec 01&lt;/date&gt;&lt;/pub-dates&gt;&lt;/dates&gt;&lt;isbn&gt;1437-4315 (Electronic)&amp;#xD;1431-6730 (Linking)&lt;/isbn&gt;&lt;urls&gt;&lt;related-urls&gt;&lt;url&gt;&lt;style face="underline" font="default" size="100%"&gt;https://www.ncbi.nlm.nih.gov/pubmed/27420898&lt;/style&gt;&lt;/url&gt;&lt;url&gt;&lt;style face="underline" font="default" size="100%"&gt;https://www.degruyter.com/downloadpdf/j/bchm.2016.397.issue-12/hsz-2016-0216/hsz-2016-0216.pdf&lt;/style&gt;&lt;/url&gt;&lt;/related-urls&gt;&lt;/urls&gt;&lt;electronic-resource-num&gt;10.1515/hsz-2016-0216&lt;/electronic-resource-num&gt;&lt;/record&gt;&lt;/Cite&gt;&lt;/EndNote&gt;</w:instrText>
            </w:r>
            <w:r>
              <w:rPr>
                <w:lang w:val="sv-SE"/>
              </w:rPr>
              <w:fldChar w:fldCharType="separate"/>
            </w:r>
            <w:r>
              <w:rPr>
                <w:noProof/>
                <w:lang w:val="sv-SE"/>
              </w:rPr>
              <w:t>(Meininger &amp; Krappmann, 2016)</w:t>
            </w:r>
            <w:r>
              <w:rPr>
                <w:lang w:val="sv-SE"/>
              </w:rPr>
              <w:fldChar w:fldCharType="end"/>
            </w: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</w:tcPr>
          <w:p w:rsidR="00971A1F" w:rsidRPr="00644E11" w:rsidRDefault="00971A1F" w:rsidP="005917B7">
            <w:r w:rsidRPr="00644E11">
              <w:t>NEMO</w:t>
            </w:r>
            <w:r w:rsidRPr="00644E11">
              <w:tab/>
            </w:r>
          </w:p>
          <w:p w:rsidR="00971A1F" w:rsidRPr="00644E11" w:rsidRDefault="00971A1F" w:rsidP="005917B7"/>
          <w:p w:rsidR="00971A1F" w:rsidRPr="00566976" w:rsidRDefault="00971A1F" w:rsidP="005917B7">
            <w:pPr>
              <w:rPr>
                <w:lang w:val="sv-SE"/>
              </w:rPr>
            </w:pPr>
          </w:p>
        </w:tc>
        <w:tc>
          <w:tcPr>
            <w:tcW w:w="3335" w:type="dxa"/>
            <w:noWrap/>
          </w:tcPr>
          <w:p w:rsidR="00971A1F" w:rsidRPr="00FA139B" w:rsidRDefault="00971A1F" w:rsidP="005917B7">
            <w:pPr>
              <w:rPr>
                <w:lang w:val="sv-SE"/>
              </w:rPr>
            </w:pPr>
            <w:proofErr w:type="gramStart"/>
            <w:r>
              <w:rPr>
                <w:lang w:val="sv-SE"/>
              </w:rPr>
              <w:t>CBM  &amp;</w:t>
            </w:r>
            <w:proofErr w:type="gramEnd"/>
            <w:r w:rsidRPr="00FA139B">
              <w:rPr>
                <w:lang w:val="sv-SE"/>
              </w:rPr>
              <w:t xml:space="preserve"> BCL10 &amp; MALT1 &amp; SQSTM1</w:t>
            </w:r>
          </w:p>
          <w:p w:rsidR="00971A1F" w:rsidRPr="00644E11" w:rsidRDefault="00971A1F" w:rsidP="005917B7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213" w:type="dxa"/>
            <w:noWrap/>
          </w:tcPr>
          <w:p w:rsidR="00971A1F" w:rsidRPr="00FA139B" w:rsidRDefault="00971A1F" w:rsidP="005917B7">
            <w:pPr>
              <w:rPr>
                <w:lang w:val="sv-SE"/>
              </w:rPr>
            </w:pPr>
            <w:r>
              <w:rPr>
                <w:lang w:val="sv-SE"/>
              </w:rPr>
              <w:fldChar w:fldCharType="begin">
                <w:fldData xml:space="preserve">PEVuZE5vdGU+PENpdGU+PEF1dGhvcj5IYXlkZW48L0F1dGhvcj48WWVhcj4yMDA0PC9ZZWFyPjxS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</w:fldData>
              </w:fldChar>
            </w:r>
            <w:r>
              <w:rPr>
                <w:lang w:val="sv-SE"/>
              </w:rPr>
              <w:instrText xml:space="preserve"> ADDIN EN.CITE </w:instrText>
            </w:r>
            <w:r>
              <w:rPr>
                <w:lang w:val="sv-SE"/>
              </w:rPr>
              <w:fldChar w:fldCharType="begin">
                <w:fldData xml:space="preserve">PEVuZE5vdGU+PENpdGU+PEF1dGhvcj5IYXlkZW48L0F1dGhvcj48WWVhcj4yMDA0PC9ZZWFyPjxS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</w:fldData>
              </w:fldChar>
            </w:r>
            <w:r>
              <w:rPr>
                <w:lang w:val="sv-SE"/>
              </w:rPr>
              <w:instrText xml:space="preserve"> ADDIN EN.CITE.DATA </w:instrText>
            </w:r>
            <w:r>
              <w:rPr>
                <w:lang w:val="sv-SE"/>
              </w:rPr>
            </w:r>
            <w:r>
              <w:rPr>
                <w:lang w:val="sv-SE"/>
              </w:rPr>
              <w:fldChar w:fldCharType="end"/>
            </w:r>
            <w:r>
              <w:rPr>
                <w:lang w:val="sv-SE"/>
              </w:rPr>
            </w:r>
            <w:r>
              <w:rPr>
                <w:lang w:val="sv-SE"/>
              </w:rPr>
              <w:fldChar w:fldCharType="separate"/>
            </w:r>
            <w:r>
              <w:rPr>
                <w:noProof/>
                <w:lang w:val="sv-SE"/>
              </w:rPr>
              <w:t>(Hayden &amp; Ghosh, 2004; Meininger &amp; Krappmann, 2016; C. J. Wu &amp; Ashwell, 2008)</w:t>
            </w:r>
            <w:r>
              <w:rPr>
                <w:lang w:val="sv-SE"/>
              </w:rPr>
              <w:fldChar w:fldCharType="end"/>
            </w:r>
          </w:p>
          <w:p w:rsidR="00971A1F" w:rsidRPr="00644E11" w:rsidRDefault="00971A1F" w:rsidP="005917B7">
            <w:pPr>
              <w:rPr>
                <w:lang w:val="sv-SE"/>
              </w:rPr>
            </w:pP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</w:tcPr>
          <w:p w:rsidR="00971A1F" w:rsidRPr="00644E11" w:rsidRDefault="00971A1F" w:rsidP="005917B7">
            <w:pPr>
              <w:rPr>
                <w:rFonts w:hAnsiTheme="minorHAnsi" w:cstheme="minorHAnsi"/>
                <w:lang w:val="sv-SE"/>
              </w:rPr>
            </w:pPr>
            <w:r w:rsidRPr="00644E11">
              <w:rPr>
                <w:rFonts w:hAnsiTheme="minorHAnsi" w:cstheme="minorHAnsi"/>
                <w:lang w:val="sv-SE"/>
              </w:rPr>
              <w:t>IKK</w:t>
            </w:r>
          </w:p>
          <w:p w:rsidR="00971A1F" w:rsidRPr="00644E11" w:rsidRDefault="00971A1F" w:rsidP="005917B7">
            <w:pPr>
              <w:rPr>
                <w:lang w:val="sv-SE"/>
              </w:rPr>
            </w:pPr>
          </w:p>
        </w:tc>
        <w:tc>
          <w:tcPr>
            <w:tcW w:w="3335" w:type="dxa"/>
            <w:noWrap/>
          </w:tcPr>
          <w:p w:rsidR="00971A1F" w:rsidRPr="00644E11" w:rsidRDefault="00971A1F" w:rsidP="005917B7">
            <w:pPr>
              <w:rPr>
                <w:rFonts w:hAnsiTheme="minorHAnsi" w:cstheme="minorHAnsi"/>
                <w:lang w:val="sv-SE"/>
              </w:rPr>
            </w:pPr>
            <w:r w:rsidRPr="00644E11">
              <w:rPr>
                <w:rFonts w:hAnsiTheme="minorHAnsi" w:cstheme="minorHAnsi"/>
                <w:lang w:val="sv-SE"/>
              </w:rPr>
              <w:t>IKKAB &amp; NEMO &amp; MAP3K7 &amp; IKKB</w:t>
            </w:r>
          </w:p>
          <w:p w:rsidR="00971A1F" w:rsidRPr="00644E11" w:rsidRDefault="00971A1F" w:rsidP="005917B7">
            <w:pPr>
              <w:rPr>
                <w:rFonts w:hAnsiTheme="minorHAnsi" w:cstheme="minorHAnsi"/>
                <w:lang w:val="sv-SE"/>
              </w:rPr>
            </w:pPr>
          </w:p>
          <w:p w:rsidR="00971A1F" w:rsidRPr="00644E11" w:rsidRDefault="00971A1F" w:rsidP="005917B7">
            <w:pPr>
              <w:rPr>
                <w:rFonts w:ascii="Calibri" w:hAnsi="Calibri" w:cs="Calibri"/>
                <w:color w:val="000000"/>
                <w:lang w:val="sv-SE"/>
              </w:rPr>
            </w:pPr>
          </w:p>
        </w:tc>
        <w:tc>
          <w:tcPr>
            <w:tcW w:w="2213" w:type="dxa"/>
            <w:noWrap/>
          </w:tcPr>
          <w:p w:rsidR="00971A1F" w:rsidRPr="0008146D" w:rsidRDefault="00971A1F" w:rsidP="005917B7">
            <w:pPr>
              <w:rPr>
                <w:rFonts w:hAnsiTheme="minorHAnsi" w:cstheme="minorHAnsi"/>
                <w:lang w:val="sv-SE"/>
              </w:rPr>
            </w:pPr>
            <w:r>
              <w:rPr>
                <w:rFonts w:hAnsiTheme="minorHAnsi" w:cstheme="minorHAnsi"/>
              </w:rPr>
              <w:fldChar w:fldCharType="begin">
                <w:fldData xml:space="preserve">PEVuZE5vdGU+PENpdGU+PEF1dGhvcj5IYWNrZXI8L0F1dGhvcj48WWVhcj4yMDA2PC9ZZWFyPjxS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</w:fldData>
              </w:fldChar>
            </w:r>
            <w:r w:rsidRPr="00566976">
              <w:rPr>
                <w:rFonts w:hAnsiTheme="minorHAnsi" w:cstheme="minorHAnsi"/>
                <w:lang w:val="sv-SE"/>
              </w:rPr>
              <w:instrText xml:space="preserve"> ADDIN EN.CITE </w:instrText>
            </w:r>
            <w:r w:rsidRPr="00566976">
              <w:rPr>
                <w:rFonts w:hAnsiTheme="minorHAnsi" w:cstheme="minorHAnsi"/>
              </w:rPr>
              <w:fldChar w:fldCharType="begin">
                <w:fldData xml:space="preserve">PEVuZE5vdGU+PENpdGU+PEF1dGhvcj5IYWNrZXI8L0F1dGhvcj48WWVhcj4yMDA2PC9ZZWFyPjxS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</w:fldData>
              </w:fldChar>
            </w:r>
            <w:r w:rsidRPr="00566976">
              <w:rPr>
                <w:rFonts w:hAnsiTheme="minorHAnsi" w:cstheme="minorHAnsi"/>
                <w:lang w:val="sv-SE"/>
              </w:rPr>
              <w:instrText xml:space="preserve"> ADDIN EN.CITE.DATA </w:instrText>
            </w:r>
            <w:r w:rsidRPr="00566976">
              <w:rPr>
                <w:rFonts w:hAnsiTheme="minorHAnsi" w:cstheme="minorHAnsi"/>
              </w:rPr>
            </w:r>
            <w:r w:rsidRPr="00566976">
              <w:rPr>
                <w:rFonts w:hAnsiTheme="minorHAnsi" w:cstheme="minorHAnsi"/>
              </w:rPr>
              <w:fldChar w:fldCharType="end"/>
            </w:r>
            <w:r>
              <w:rPr>
                <w:rFonts w:hAnsiTheme="minorHAnsi" w:cstheme="minorHAnsi"/>
              </w:rPr>
            </w:r>
            <w:r>
              <w:rPr>
                <w:rFonts w:hAnsiTheme="minorHAnsi" w:cstheme="minorHAnsi"/>
              </w:rPr>
              <w:fldChar w:fldCharType="separate"/>
            </w:r>
            <w:r w:rsidRPr="0008146D">
              <w:rPr>
                <w:rFonts w:hAnsiTheme="minorHAnsi" w:cstheme="minorHAnsi"/>
                <w:noProof/>
                <w:lang w:val="sv-SE"/>
              </w:rPr>
              <w:t>(Hacker &amp; Karin, 2006; X. Lin, Cunningham, Mu, Geleziunas, &amp; Greene, 1999; Meininger &amp; Krappmann, 2016)</w:t>
            </w:r>
            <w:r>
              <w:rPr>
                <w:rFonts w:hAnsiTheme="minorHAnsi" w:cstheme="minorHAnsi"/>
              </w:rPr>
              <w:fldChar w:fldCharType="end"/>
            </w:r>
          </w:p>
          <w:p w:rsidR="00971A1F" w:rsidRPr="00644E11" w:rsidRDefault="00971A1F" w:rsidP="005917B7">
            <w:pPr>
              <w:rPr>
                <w:lang w:val="sv-SE"/>
              </w:rPr>
            </w:pP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</w:tcPr>
          <w:p w:rsidR="00971A1F" w:rsidRPr="00566976" w:rsidRDefault="00971A1F" w:rsidP="005917B7">
            <w:pPr>
              <w:rPr>
                <w:lang w:val="sv-SE"/>
              </w:rPr>
            </w:pPr>
            <w:r w:rsidRPr="00566976">
              <w:rPr>
                <w:lang w:val="sv-SE"/>
              </w:rPr>
              <w:t>CD19</w:t>
            </w:r>
          </w:p>
          <w:p w:rsidR="00971A1F" w:rsidRPr="00644E11" w:rsidRDefault="00971A1F" w:rsidP="005917B7">
            <w:pPr>
              <w:rPr>
                <w:lang w:val="sv-SE"/>
              </w:rPr>
            </w:pPr>
          </w:p>
        </w:tc>
        <w:tc>
          <w:tcPr>
            <w:tcW w:w="3335" w:type="dxa"/>
            <w:noWrap/>
          </w:tcPr>
          <w:p w:rsidR="00971A1F" w:rsidRPr="00566976" w:rsidRDefault="00971A1F" w:rsidP="005917B7">
            <w:pPr>
              <w:rPr>
                <w:lang w:val="sv-SE"/>
              </w:rPr>
            </w:pPr>
            <w:r w:rsidRPr="00566976">
              <w:rPr>
                <w:lang w:val="sv-SE"/>
              </w:rPr>
              <w:t xml:space="preserve">SIGNAL2 &amp; BCR </w:t>
            </w:r>
            <w:proofErr w:type="gramStart"/>
            <w:r w:rsidRPr="00566976">
              <w:rPr>
                <w:lang w:val="sv-SE"/>
              </w:rPr>
              <w:t>&amp; !</w:t>
            </w:r>
            <w:proofErr w:type="gramEnd"/>
            <w:r w:rsidRPr="00566976">
              <w:rPr>
                <w:lang w:val="sv-SE"/>
              </w:rPr>
              <w:t xml:space="preserve"> INPP5D &amp; (LYN </w:t>
            </w:r>
            <w:proofErr w:type="gramStart"/>
            <w:r w:rsidRPr="00566976">
              <w:rPr>
                <w:lang w:val="sv-SE"/>
              </w:rPr>
              <w:t xml:space="preserve">|  </w:t>
            </w:r>
            <w:r w:rsidRPr="00566976">
              <w:rPr>
                <w:color w:val="FF0000"/>
                <w:lang w:val="sv-SE"/>
              </w:rPr>
              <w:t>FYN</w:t>
            </w:r>
            <w:proofErr w:type="gramEnd"/>
            <w:r w:rsidRPr="00566976">
              <w:rPr>
                <w:color w:val="FF0000"/>
                <w:lang w:val="sv-SE"/>
              </w:rPr>
              <w:t>)</w:t>
            </w:r>
            <w:r w:rsidRPr="00566976">
              <w:rPr>
                <w:lang w:val="sv-SE"/>
              </w:rPr>
              <w:t xml:space="preserve"> &amp; CD21 &amp; CD81</w:t>
            </w:r>
          </w:p>
          <w:p w:rsidR="00971A1F" w:rsidRPr="00644E11" w:rsidRDefault="00971A1F" w:rsidP="005917B7">
            <w:pPr>
              <w:rPr>
                <w:rFonts w:ascii="Calibri" w:hAnsi="Calibri" w:cs="Calibri"/>
                <w:color w:val="000000"/>
                <w:lang w:val="sv-SE"/>
              </w:rPr>
            </w:pPr>
          </w:p>
        </w:tc>
        <w:tc>
          <w:tcPr>
            <w:tcW w:w="2213" w:type="dxa"/>
            <w:noWrap/>
          </w:tcPr>
          <w:p w:rsidR="00971A1F" w:rsidRPr="00566976" w:rsidRDefault="00971A1F" w:rsidP="005917B7">
            <w:pPr>
              <w:rPr>
                <w:lang w:val="sv-SE"/>
              </w:rPr>
            </w:pPr>
            <w:r>
              <w:fldChar w:fldCharType="begin">
                <w:fldData xml:space="preserve">PEVuZE5vdGU+PENpdGU+PEF1dGhvcj52YW4gTm9lc2VsPC9BdXRob3I+PFllYXI+MTk5MzwvWWVh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</w:fldData>
              </w:fldChar>
            </w:r>
            <w:r w:rsidRPr="00566976">
              <w:rPr>
                <w:lang w:val="sv-SE"/>
              </w:rPr>
              <w:instrText xml:space="preserve"> ADDIN EN.CITE </w:instrText>
            </w:r>
            <w:r w:rsidRPr="00566976">
              <w:fldChar w:fldCharType="begin">
                <w:fldData xml:space="preserve">PEVuZE5vdGU+PENpdGU+PEF1dGhvcj52YW4gTm9lc2VsPC9BdXRob3I+PFllYXI+MTk5MzwvWWVh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</w:fldData>
              </w:fldChar>
            </w:r>
            <w:r w:rsidRPr="00566976">
              <w:rPr>
                <w:lang w:val="sv-SE"/>
              </w:rPr>
              <w:instrText xml:space="preserve"> ADDIN EN.CITE.DATA </w:instrText>
            </w:r>
            <w:r w:rsidRPr="00566976">
              <w:fldChar w:fldCharType="end"/>
            </w:r>
            <w:r>
              <w:fldChar w:fldCharType="separate"/>
            </w:r>
            <w:r w:rsidRPr="00566976">
              <w:rPr>
                <w:noProof/>
                <w:lang w:val="sv-SE"/>
              </w:rPr>
              <w:t>(Chalupny et al., 1995; Cherukuri et al., 2004; Liu et al., 1998; van Noesel, Lankester, van Schijndel, &amp; van Lier, 1993)</w:t>
            </w:r>
            <w:r>
              <w:fldChar w:fldCharType="end"/>
            </w:r>
          </w:p>
          <w:p w:rsidR="00971A1F" w:rsidRPr="00644E11" w:rsidRDefault="00971A1F" w:rsidP="005917B7">
            <w:pPr>
              <w:rPr>
                <w:lang w:val="sv-SE"/>
              </w:rPr>
            </w:pP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>
              <w:t>KRAS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>
              <w:t xml:space="preserve"> (VAV &amp; GRB2 &amp; </w:t>
            </w:r>
            <w:proofErr w:type="gramStart"/>
            <w:r>
              <w:t xml:space="preserve">SOS </w:t>
            </w:r>
            <w:r w:rsidRPr="00895605">
              <w:t xml:space="preserve"> &amp;</w:t>
            </w:r>
            <w:proofErr w:type="gramEnd"/>
            <w:r w:rsidRPr="00895605">
              <w:t xml:space="preserve"> LYN &amp; RHOA) | RASGRP</w:t>
            </w:r>
            <w:r>
              <w:t xml:space="preserve">3 | RASA1 | </w:t>
            </w:r>
            <w:r w:rsidRPr="00895605">
              <w:t>BLNK</w:t>
            </w:r>
            <w:r>
              <w:t xml:space="preserve"> | SHC2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 w:rsidRPr="00D4393E">
              <w:rPr>
                <w:noProof/>
              </w:rPr>
              <w:fldChar w:fldCharType="begin">
                <w:fldData xml:space="preserve">PEVuZE5vdGU+PENpdGU+PEF1dGhvcj5DaGl1PC9BdXRob3I+PFllYXI+MjAwMjwvWWVhcj48UmVj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</w:fldData>
              </w:fldChar>
            </w:r>
            <w:r>
              <w:rPr>
                <w:noProof/>
              </w:rPr>
              <w:instrText xml:space="preserve"> ADDIN EN.CITE </w:instrText>
            </w:r>
            <w:r>
              <w:rPr>
                <w:noProof/>
              </w:rPr>
              <w:fldChar w:fldCharType="begin">
                <w:fldData xml:space="preserve">PEVuZE5vdGU+PENpdGU+PEF1dGhvcj5DaGl1PC9BdXRob3I+PFllYXI+MjAwMjwvWWVhcj48UmVj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</w:fldData>
              </w:fldChar>
            </w:r>
            <w:r>
              <w:rPr>
                <w:noProof/>
              </w:rPr>
              <w:instrText xml:space="preserve"> ADDIN EN.CITE.DATA </w:instrText>
            </w:r>
            <w:r>
              <w:rPr>
                <w:noProof/>
              </w:rPr>
            </w:r>
            <w:r>
              <w:rPr>
                <w:noProof/>
              </w:rPr>
              <w:fldChar w:fldCharType="end"/>
            </w:r>
            <w:r w:rsidRPr="00D4393E">
              <w:rPr>
                <w:noProof/>
              </w:rPr>
            </w:r>
            <w:r w:rsidRPr="00D4393E">
              <w:rPr>
                <w:noProof/>
              </w:rPr>
              <w:fldChar w:fldCharType="separate"/>
            </w:r>
            <w:r>
              <w:rPr>
                <w:noProof/>
              </w:rPr>
              <w:t xml:space="preserve">(Caloca et al., 2003; Y. Chen et al., 2016; Chiu, Dalton, Ishiai, Kurosaki, &amp; Chan, 2002; Ehrhardt et al., </w:t>
            </w:r>
            <w:r>
              <w:rPr>
                <w:noProof/>
              </w:rPr>
              <w:lastRenderedPageBreak/>
              <w:t>2004; Ishiai et al., 1999; Jiang, Craxton, Kurosaki, &amp; Clark, 1998; Oh-hora, Johmura, Hashimoto, Hikida, &amp; Kurosaki, 2003; Tamir et al., 2000)</w:t>
            </w:r>
            <w:r w:rsidRPr="00D4393E">
              <w:rPr>
                <w:noProof/>
              </w:rP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>
              <w:lastRenderedPageBreak/>
              <w:t>GR</w:t>
            </w:r>
            <w:r w:rsidRPr="00895605">
              <w:t>B</w:t>
            </w:r>
            <w:r>
              <w:t>2</w:t>
            </w:r>
          </w:p>
        </w:tc>
        <w:tc>
          <w:tcPr>
            <w:tcW w:w="3335" w:type="dxa"/>
            <w:noWrap/>
            <w:hideMark/>
          </w:tcPr>
          <w:p w:rsidR="00971A1F" w:rsidRPr="00677620" w:rsidRDefault="00971A1F" w:rsidP="005917B7">
            <w:r w:rsidRPr="00677620">
              <w:t>CD22 &amp; CD72 &amp;</w:t>
            </w:r>
            <w:r w:rsidRPr="00677620">
              <w:rPr>
                <w:color w:val="C00000"/>
              </w:rPr>
              <w:t xml:space="preserve"> </w:t>
            </w:r>
            <w:r w:rsidRPr="00677620">
              <w:t>PIP3 &amp; PTPN11 &amp; DOK3 &amp; SHC1</w:t>
            </w:r>
            <w:r>
              <w:t xml:space="preserve"> &amp; LAT2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>
                <w:fldData xml:space="preserve">PEVuZE5vdGU+PENpdGU+PEF1dGhvcj5JbmdoYW08L0F1dGhvcj48WWVhcj4yMDAxPC9ZZWFyPjxS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JbmdoYW08L0F1dGhvcj48WWVhcj4yMDAxPC9ZZWFyPjxS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D'Ambrosio et al., 1996; Ingham et al., 2001; Law et al., 1996; Otipoby, Draves, &amp; Clark, 2001; Stork et al., 2007)</w:t>
            </w:r>
            <w:r>
              <w:fldChar w:fldCharType="end"/>
            </w:r>
          </w:p>
        </w:tc>
      </w:tr>
      <w:tr w:rsidR="00971A1F" w:rsidRPr="00566976" w:rsidTr="009659DF">
        <w:trPr>
          <w:trHeight w:val="285"/>
        </w:trPr>
        <w:tc>
          <w:tcPr>
            <w:tcW w:w="1257" w:type="dxa"/>
            <w:noWrap/>
            <w:vAlign w:val="bottom"/>
          </w:tcPr>
          <w:p w:rsidR="00971A1F" w:rsidRDefault="00971A1F" w:rsidP="005917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DARM </w:t>
            </w:r>
          </w:p>
        </w:tc>
        <w:tc>
          <w:tcPr>
            <w:tcW w:w="3335" w:type="dxa"/>
            <w:noWrap/>
            <w:vAlign w:val="bottom"/>
          </w:tcPr>
          <w:p w:rsidR="00971A1F" w:rsidRDefault="00971A1F" w:rsidP="005917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WIPF1 &amp;&amp; EZR &amp;&amp; CFL1 &amp;&amp; PYK2B &amp;&amp; ACTIN</w:t>
            </w:r>
          </w:p>
        </w:tc>
        <w:tc>
          <w:tcPr>
            <w:tcW w:w="2213" w:type="dxa"/>
            <w:noWrap/>
            <w:vAlign w:val="bottom"/>
          </w:tcPr>
          <w:p w:rsidR="00971A1F" w:rsidRDefault="00971A1F" w:rsidP="005917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WIPF1 &amp;&amp; EZR &amp;&amp; CFL1 &amp;&amp; PYK2B &amp;&amp; ACTIN</w:t>
            </w: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PLCG2</w:t>
            </w:r>
          </w:p>
        </w:tc>
        <w:tc>
          <w:tcPr>
            <w:tcW w:w="3335" w:type="dxa"/>
            <w:noWrap/>
            <w:hideMark/>
          </w:tcPr>
          <w:p w:rsidR="00971A1F" w:rsidRPr="00546267" w:rsidRDefault="00971A1F" w:rsidP="005917B7">
            <w:r w:rsidRPr="00546267">
              <w:t xml:space="preserve"> (BLNK | PIP3</w:t>
            </w:r>
            <w:r>
              <w:t xml:space="preserve"> |</w:t>
            </w:r>
            <w:r w:rsidRPr="00546267">
              <w:t xml:space="preserve"> </w:t>
            </w:r>
            <w:r>
              <w:t xml:space="preserve">PIP2 </w:t>
            </w:r>
            <w:r w:rsidRPr="00546267">
              <w:t xml:space="preserve">| DAPP1) &amp; SYK &amp; BTK </w:t>
            </w:r>
            <w:r>
              <w:t>&amp; CBLB</w:t>
            </w:r>
          </w:p>
        </w:tc>
        <w:tc>
          <w:tcPr>
            <w:tcW w:w="2213" w:type="dxa"/>
            <w:noWrap/>
            <w:hideMark/>
          </w:tcPr>
          <w:p w:rsidR="00971A1F" w:rsidRPr="00B25F49" w:rsidRDefault="00971A1F" w:rsidP="005917B7">
            <w:pPr>
              <w:rPr>
                <w:lang w:val="sv-SE"/>
              </w:rPr>
            </w:pPr>
            <w:r>
              <w:fldChar w:fldCharType="begin">
                <w:fldData xml:space="preserve">PEVuZE5vdGU+PENpdGU+PEF1dGhvcj5Jc2hpYWk8L0F1dGhvcj48WWVhcj4xOTk5PC9ZZWFyPjxS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</w:fldData>
              </w:fldChar>
            </w:r>
            <w:r w:rsidRPr="00566976">
              <w:rPr>
                <w:lang w:val="sv-SE"/>
              </w:rPr>
              <w:instrText xml:space="preserve"> ADDIN EN.CITE </w:instrText>
            </w:r>
            <w:r>
              <w:fldChar w:fldCharType="begin">
                <w:fldData xml:space="preserve">PEVuZE5vdGU+PENpdGU+PEF1dGhvcj5Jc2hpYWk8L0F1dGhvcj48WWVhcj4xOTk5PC9ZZWFyPjxS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</w:fldData>
              </w:fldChar>
            </w:r>
            <w:r w:rsidRPr="00566976">
              <w:rPr>
                <w:lang w:val="sv-SE"/>
              </w:rP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566976">
              <w:rPr>
                <w:noProof/>
                <w:lang w:val="sv-SE"/>
              </w:rPr>
              <w:t>(Bae et al., 1998; Chiu et al., 2002; Gratacap et al., 1998; Ishiai et al., 1999; Marshall et al., 2000; Yasuda et al., 2002)</w:t>
            </w:r>
            <w:r>
              <w:fldChar w:fldCharType="end"/>
            </w: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BTK</w:t>
            </w:r>
          </w:p>
        </w:tc>
        <w:tc>
          <w:tcPr>
            <w:tcW w:w="3335" w:type="dxa"/>
            <w:noWrap/>
            <w:hideMark/>
          </w:tcPr>
          <w:p w:rsidR="00971A1F" w:rsidRPr="00E25DBF" w:rsidRDefault="00971A1F" w:rsidP="005917B7">
            <w:pPr>
              <w:rPr>
                <w:lang w:val="sv-SE"/>
              </w:rPr>
            </w:pPr>
            <w:r w:rsidRPr="00140399">
              <w:rPr>
                <w:lang w:val="sv-SE"/>
              </w:rPr>
              <w:t xml:space="preserve"> </w:t>
            </w:r>
            <w:r w:rsidRPr="00E25DBF">
              <w:rPr>
                <w:lang w:val="sv-SE"/>
              </w:rPr>
              <w:t>PIP3 &amp; BLNK &amp; SYK &amp; LYN &amp; PRKCB</w:t>
            </w:r>
          </w:p>
        </w:tc>
        <w:tc>
          <w:tcPr>
            <w:tcW w:w="2213" w:type="dxa"/>
            <w:noWrap/>
            <w:hideMark/>
          </w:tcPr>
          <w:p w:rsidR="00971A1F" w:rsidRPr="00B25F49" w:rsidRDefault="00971A1F" w:rsidP="005917B7">
            <w:pPr>
              <w:rPr>
                <w:lang w:val="sv-SE"/>
              </w:rPr>
            </w:pPr>
            <w:r>
              <w:fldChar w:fldCharType="begin">
                <w:fldData xml:space="preserve">PEVuZE5vdGU+PENpdGU+PEF1dGhvcj5LYW5nPC9BdXRob3I+PFllYXI+MjAwMTwvWWVhcj48UmVj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</w:fldData>
              </w:fldChar>
            </w:r>
            <w:r w:rsidRPr="002A2C60">
              <w:rPr>
                <w:lang w:val="sv-SE"/>
              </w:rPr>
              <w:instrText xml:space="preserve"> ADDIN EN.CITE </w:instrText>
            </w:r>
            <w:r>
              <w:fldChar w:fldCharType="begin">
                <w:fldData xml:space="preserve">PEVuZE5vdGU+PENpdGU+PEF1dGhvcj5LYW5nPC9BdXRob3I+PFllYXI+MjAwMTwvWWVhcj48UmVj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</w:fldData>
              </w:fldChar>
            </w:r>
            <w:r w:rsidRPr="002A2C60">
              <w:rPr>
                <w:lang w:val="sv-SE"/>
              </w:rP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A2C60">
              <w:rPr>
                <w:noProof/>
                <w:lang w:val="sv-SE"/>
              </w:rPr>
              <w:t>(Baba et al., 2001; Buhl &amp; Cambier, 1999; Kang et al., 2001; Kurosaki &amp; Kurosaki, 1997; Rawlings et al., 1996; Saito et al., 2001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t>BCR</w:t>
            </w:r>
          </w:p>
        </w:tc>
        <w:tc>
          <w:tcPr>
            <w:tcW w:w="3335" w:type="dxa"/>
            <w:noWrap/>
            <w:hideMark/>
          </w:tcPr>
          <w:p w:rsidR="00971A1F" w:rsidRPr="002D3947" w:rsidRDefault="00971A1F" w:rsidP="005917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IGNAL1 &amp;&amp; LYN &amp;&amp; ~PTPN6 &amp;&amp; ~PTPN11 &amp;&amp; ~FCGR2B</w:t>
            </w:r>
          </w:p>
        </w:tc>
        <w:tc>
          <w:tcPr>
            <w:tcW w:w="2213" w:type="dxa"/>
            <w:noWrap/>
            <w:hideMark/>
          </w:tcPr>
          <w:p w:rsidR="00971A1F" w:rsidRDefault="00971A1F" w:rsidP="005917B7">
            <w:r>
              <w:fldChar w:fldCharType="begin">
                <w:fldData xml:space="preserve">PEVuZE5vdGU+PENpdGU+PEF1dGhvcj5MaXU8L0F1dGhvcj48WWVhcj4xOTk4PC9ZZWFyPjxSZWNO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aXU8L0F1dGhvcj48WWVhcj4xOTk4PC9ZZWFyPjxSZWNO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Daeron, 1997; Flaswinkel &amp; Reth, 1994; Gauld &amp; Cambier, 2004; Liu et al., 1998; Nel, Landreth, Goldschmidtclermont, Tung, &amp; Galbraith, 1984; Pani, Kozlowski, Cambier, Mills, &amp; Siminovitch, 1995; Szydlowski, Jablonska, &amp; Juszczynski, 2014)</w:t>
            </w:r>
            <w:r>
              <w:fldChar w:fldCharType="end"/>
            </w:r>
          </w:p>
          <w:p w:rsidR="00971A1F" w:rsidRPr="00895605" w:rsidRDefault="00971A1F" w:rsidP="005917B7"/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>
              <w:t>CA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 w:rsidRPr="00895605">
              <w:t xml:space="preserve"> IP3 </w:t>
            </w:r>
            <w:r>
              <w:t>&amp; IP3R &amp; STIM1 &amp; ORAI1 &amp; CRACR2A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/>
            </w:r>
            <w:r>
              <w:instrText xml:space="preserve"> ADDIN EN.CITE &lt;EndNote&gt;&lt;Cite&gt;&lt;Author&gt;Lyubchenko&lt;/Author&gt;&lt;Year&gt;2010&lt;/Year&gt;&lt;RecNum&gt;463&lt;/RecNum&gt;&lt;DisplayText&gt;(Lyubchenko, 2010)&lt;/DisplayText&gt;&lt;record&gt;&lt;rec-number&gt;463&lt;/rec-number&gt;&lt;foreign-keys&gt;&lt;key app="EN" db-id="5r99asrx8trdsmefax6xd0snp90de0s2xpwx" timestamp="1491471208"&gt;463&lt;/key&gt;&lt;/foreign-keys&gt;&lt;ref-type name="Journal Article"&gt;17&lt;/ref-type&gt;&lt;contributors&gt;&lt;authors&gt;&lt;author&gt;Lyubchenko, T.&lt;/author&gt;&lt;/authors&gt;&lt;/contributors&gt;&lt;auth-address&gt;Department of Medicine, University of Colorado Denver School of Medicine, USA. taras.lyubchenko@ucdenver.edu&lt;/auth-address&gt;&lt;titles&gt;&lt;title&gt;Ca(2)+ signaling in B cells&lt;/title&gt;&lt;secondary-title&gt;ScientificWorldJournal&lt;/secondary-title&gt;&lt;/titles&gt;&lt;periodical&gt;&lt;full-title&gt;ScientificWorldJournal&lt;/full-title&gt;&lt;/periodical&gt;&lt;pages&gt;2254-64&lt;/pages&gt;&lt;volume&gt;10&lt;/volume&gt;&lt;keywords&gt;&lt;keyword&gt;B-Lymphocytes/*metabolism&lt;/keyword&gt;&lt;keyword&gt;Calcium/*metabolism&lt;/keyword&gt;&lt;keyword&gt;*Calcium Signaling&lt;/keyword&gt;&lt;keyword&gt;Endoplasmic Reticulum/*metabolism&lt;/keyword&gt;&lt;keyword&gt;Humans&lt;/keyword&gt;&lt;keyword&gt;Models, Biological&lt;/keyword&gt;&lt;keyword&gt;Phospholipase C gamma&lt;/keyword&gt;&lt;keyword&gt;Phosphorylation&lt;/keyword&gt;&lt;keyword&gt;Receptors, Antigen, B-Cell/metabolism&lt;/keyword&gt;&lt;keyword&gt;Receptors, Complement 3d/metabolism&lt;/keyword&gt;&lt;/keywords&gt;&lt;dates&gt;&lt;year&gt;2010&lt;/year&gt;&lt;pub-dates&gt;&lt;date&gt;Nov 16&lt;/date&gt;&lt;/pub-dates&gt;&lt;/dates&gt;&lt;isbn&gt;1537-744X (Electronic)&amp;#xD;1537-744X (Linking)&lt;/isbn&gt;&lt;accession-num&gt;21103794&lt;/accession-num&gt;&lt;urls&gt;&lt;related-urls&gt;&lt;url&gt;https://www.ncbi.nlm.nih.gov/pubmed/21103794&lt;/url&gt;&lt;/related-urls&gt;&lt;/urls&gt;&lt;electronic-resource-num&gt;10.1100/tsw.2010.21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Lyubchenko, 2010)</w:t>
            </w:r>
            <w:r>
              <w:fldChar w:fldCharType="end"/>
            </w:r>
          </w:p>
        </w:tc>
      </w:tr>
      <w:tr w:rsidR="00971A1F" w:rsidRPr="00EB4D92" w:rsidTr="009659DF">
        <w:trPr>
          <w:trHeight w:val="285"/>
        </w:trPr>
        <w:tc>
          <w:tcPr>
            <w:tcW w:w="1257" w:type="dxa"/>
            <w:noWrap/>
          </w:tcPr>
          <w:p w:rsidR="00971A1F" w:rsidRDefault="00971A1F" w:rsidP="005917B7">
            <w:r>
              <w:t>IBCR</w:t>
            </w:r>
          </w:p>
        </w:tc>
        <w:tc>
          <w:tcPr>
            <w:tcW w:w="3335" w:type="dxa"/>
            <w:noWrap/>
          </w:tcPr>
          <w:p w:rsidR="00971A1F" w:rsidRDefault="00971A1F" w:rsidP="005917B7">
            <w:pPr>
              <w:rPr>
                <w:lang w:val="sv-SE"/>
              </w:rPr>
            </w:pPr>
            <w:r>
              <w:rPr>
                <w:lang w:val="sv-SE"/>
              </w:rPr>
              <w:t>CLATHRIN &amp; DAPP1 &amp; EZR &amp; RAC1</w:t>
            </w:r>
          </w:p>
        </w:tc>
        <w:tc>
          <w:tcPr>
            <w:tcW w:w="2213" w:type="dxa"/>
            <w:noWrap/>
          </w:tcPr>
          <w:p w:rsidR="00971A1F" w:rsidRPr="00B25F49" w:rsidRDefault="00971A1F" w:rsidP="005917B7">
            <w:pPr>
              <w:rPr>
                <w:lang w:val="sv-SE"/>
              </w:rPr>
            </w:pPr>
            <w:r>
              <w:fldChar w:fldCharType="begin">
                <w:fldData xml:space="preserve">PEVuZE5vdGU+PENpdGU+PEF1dGhvcj5OaWlybzwvQXV0aG9yPjxZZWFyPjIwMDQ8L1llYXI+PFJl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</w:fldData>
              </w:fldChar>
            </w:r>
            <w:r w:rsidRPr="00644E11">
              <w:rPr>
                <w:lang w:val="sv-SE"/>
              </w:rPr>
              <w:instrText xml:space="preserve"> ADDIN EN.CITE </w:instrText>
            </w:r>
            <w:r>
              <w:fldChar w:fldCharType="begin">
                <w:fldData xml:space="preserve">PEVuZE5vdGU+PENpdGU+PEF1dGhvcj5OaWlybzwvQXV0aG9yPjxZZWFyPjIwMDQ8L1llYXI+PFJl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</w:fldData>
              </w:fldChar>
            </w:r>
            <w:r w:rsidRPr="00644E11">
              <w:rPr>
                <w:lang w:val="sv-SE"/>
              </w:rP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644E11">
              <w:rPr>
                <w:noProof/>
                <w:lang w:val="sv-SE"/>
              </w:rPr>
              <w:t>(N. Gupta &amp; DeFranco, 2007; Malhotra et al., 2009; Niiro et al., 2004; Stoddart et al., 2002)</w:t>
            </w:r>
            <w:r>
              <w:fldChar w:fldCharType="end"/>
            </w:r>
          </w:p>
        </w:tc>
      </w:tr>
      <w:tr w:rsidR="00971A1F" w:rsidRPr="00895605" w:rsidTr="009659DF">
        <w:trPr>
          <w:trHeight w:val="285"/>
        </w:trPr>
        <w:tc>
          <w:tcPr>
            <w:tcW w:w="1257" w:type="dxa"/>
            <w:noWrap/>
            <w:hideMark/>
          </w:tcPr>
          <w:p w:rsidR="00971A1F" w:rsidRPr="00895605" w:rsidRDefault="00971A1F" w:rsidP="005917B7">
            <w:r w:rsidRPr="00895605">
              <w:lastRenderedPageBreak/>
              <w:t>LYN</w:t>
            </w:r>
          </w:p>
        </w:tc>
        <w:tc>
          <w:tcPr>
            <w:tcW w:w="3335" w:type="dxa"/>
            <w:noWrap/>
            <w:hideMark/>
          </w:tcPr>
          <w:p w:rsidR="00971A1F" w:rsidRPr="00895605" w:rsidRDefault="00971A1F" w:rsidP="005917B7">
            <w:r>
              <w:t xml:space="preserve"> BCR &amp; PTPRC </w:t>
            </w:r>
            <w:proofErr w:type="gramStart"/>
            <w:r>
              <w:t>&amp; !</w:t>
            </w:r>
            <w:proofErr w:type="gramEnd"/>
            <w:r>
              <w:t xml:space="preserve"> CSK &amp; CD19</w:t>
            </w:r>
          </w:p>
        </w:tc>
        <w:tc>
          <w:tcPr>
            <w:tcW w:w="2213" w:type="dxa"/>
            <w:noWrap/>
            <w:hideMark/>
          </w:tcPr>
          <w:p w:rsidR="00971A1F" w:rsidRPr="00895605" w:rsidRDefault="00971A1F" w:rsidP="005917B7">
            <w:r>
              <w:fldChar w:fldCharType="begin">
                <w:fldData xml:space="preserve">PEVuZE5vdGU+PENpdGU+PEF1dGhvcj5QbGVpbWFuPC9BdXRob3I+PFllYXI+MTk5NDwvWWVhcj48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bGVpbWFuPC9BdXRob3I+PFllYXI+MTk5NDwvWWVhcj48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Dal Porto et al., 2004; Ingley et al., 2006; Pao et al., 1997b; Pleiman et al., 1994)</w:t>
            </w:r>
            <w:r>
              <w:fldChar w:fldCharType="end"/>
            </w:r>
          </w:p>
        </w:tc>
      </w:tr>
    </w:tbl>
    <w:p w:rsidR="008A386A" w:rsidRPr="00C87C8D" w:rsidRDefault="008A386A"/>
    <w:p w:rsidR="008A386A" w:rsidRPr="00C87C8D" w:rsidRDefault="00EB4D92" w:rsidP="00EB4D92">
      <w:pPr>
        <w:pStyle w:val="Heading1"/>
      </w:pPr>
      <w:r>
        <w:t>References</w:t>
      </w:r>
    </w:p>
    <w:p w:rsidR="00B610A0" w:rsidRPr="00B610A0" w:rsidRDefault="008A386A" w:rsidP="00B610A0">
      <w:pPr>
        <w:pStyle w:val="EndNoteBibliography"/>
        <w:spacing w:after="0"/>
        <w:ind w:left="720" w:hanging="720"/>
      </w:pPr>
      <w:r>
        <w:rPr>
          <w:lang w:val="sv-SE"/>
        </w:rPr>
        <w:fldChar w:fldCharType="begin"/>
      </w:r>
      <w:r w:rsidRPr="005917B7">
        <w:rPr>
          <w:lang w:val="sv-SE"/>
        </w:rPr>
        <w:instrText xml:space="preserve"> ADDIN EN.REFLIST </w:instrText>
      </w:r>
      <w:r>
        <w:rPr>
          <w:lang w:val="sv-SE"/>
        </w:rPr>
        <w:fldChar w:fldCharType="separate"/>
      </w:r>
      <w:r w:rsidR="00B610A0" w:rsidRPr="004C27C1">
        <w:rPr>
          <w:lang w:val="sv-SE"/>
        </w:rPr>
        <w:t xml:space="preserve">Aman, M. J., Lamkin, T. D., Okada, H., Kurosaki, T., &amp; Ravichandran, K. S. (1998). </w:t>
      </w:r>
      <w:r w:rsidR="00B610A0" w:rsidRPr="00B610A0">
        <w:t xml:space="preserve">The inositol phosphatase SHIP inhibits Akt/PKB activation in B cells. </w:t>
      </w:r>
      <w:r w:rsidR="00B610A0" w:rsidRPr="00B610A0">
        <w:rPr>
          <w:i/>
        </w:rPr>
        <w:t>Journal of Biological Chemistry, 273</w:t>
      </w:r>
      <w:r w:rsidR="00B610A0" w:rsidRPr="00B610A0">
        <w:t xml:space="preserve">(51), 33922-33928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Anderson, K. E., Lipp, P., Bootman, M., Ridley, S. H., Coadwell, J., Ronnstrand, L., . . . Hawkins, P. T. (2000). DAPP1 undergoes a PI 3-kinase-dependent cycle of plasma-membrane recruitment and endocytosis upon cell stimulation. </w:t>
      </w:r>
      <w:r w:rsidRPr="00B610A0">
        <w:rPr>
          <w:i/>
        </w:rPr>
        <w:t>Current Biology, 10</w:t>
      </w:r>
      <w:r w:rsidRPr="00B610A0">
        <w:t xml:space="preserve">(22), 1403-1412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Arana, E., Vehlow, A., Harwood, N. E., Vigorito, E., Henderson, R., Turner, M., . . . Batista, F. D. (2008). Activation of the small GTPase Rac2 via the B cell receptor regulates B cell adhesion and immunological-synapse formation. </w:t>
      </w:r>
      <w:r w:rsidRPr="00B610A0">
        <w:rPr>
          <w:i/>
        </w:rPr>
        <w:t>Immunity, 28</w:t>
      </w:r>
      <w:r w:rsidRPr="00B610A0">
        <w:t>(1), 88-99. doi:10.1016/j.immuni.2007.12.003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Astoul, E., Watton, S., &amp; Cantrell, D. (1999). The dynamics of protein kinase B regulation during B cell antigen receptor engagement. </w:t>
      </w:r>
      <w:r w:rsidRPr="00B610A0">
        <w:rPr>
          <w:i/>
        </w:rPr>
        <w:t>Journal of Cell Biology, 145</w:t>
      </w:r>
      <w:r w:rsidRPr="00B610A0">
        <w:t xml:space="preserve">(7), 1511-1520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Baba, Y., Hashimoto, S., Matsushita, M., Watanabe, D., Kishimoto, T., Kurosaki, T., &amp; Tsukada, S. (2001). BLNK mediates Syk-dependent Btk activation. </w:t>
      </w:r>
      <w:r w:rsidRPr="00B610A0">
        <w:rPr>
          <w:i/>
        </w:rPr>
        <w:t>Proceedings of the National Academy of Sciences of the United States of America, 98</w:t>
      </w:r>
      <w:r w:rsidRPr="00B610A0">
        <w:t>(5), 2582-2586. doi:10.1073/pnas.051626198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Bae, Y. S., Cantley, L. G., Chen, C. S., Kim, S. R., Kwon, K. S., &amp; Rhee, S. G. (1998). Activation of phospholipase C-gamma by phosphatidylinositol 3,4,5-trisphosphate. </w:t>
      </w:r>
      <w:r w:rsidRPr="00B610A0">
        <w:rPr>
          <w:i/>
        </w:rPr>
        <w:t>Journal of Biological Chemistry, 273</w:t>
      </w:r>
      <w:r w:rsidRPr="00B610A0">
        <w:t xml:space="preserve">(8), 4465-4469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Beurel, E., Michalek, S. M., &amp; Jope, R. S. (2010). Innate and adaptive immune responses regulated by glycogen synthase kinase-3 (GSK3). </w:t>
      </w:r>
      <w:r w:rsidRPr="00B610A0">
        <w:rPr>
          <w:i/>
        </w:rPr>
        <w:t>Trends in Immunology, 31</w:t>
      </w:r>
      <w:r w:rsidRPr="00B610A0">
        <w:t>(1), 24-31. doi:10.1016/j.it.2009.09.007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Blaeser, F., Ho, N., Prywes, R., &amp; Chatila, T. A. (2000). Ca(2+)-dependent gene expression mediated by MEF2 transcription factors. </w:t>
      </w:r>
      <w:r w:rsidRPr="00B610A0">
        <w:rPr>
          <w:i/>
        </w:rPr>
        <w:t>Journal of Biological Chemistry, 275</w:t>
      </w:r>
      <w:r w:rsidRPr="00B610A0">
        <w:t xml:space="preserve">(1), 197-209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Brdicka, T., Imrich, M., Angelisova, P., Brdickova, N., Horvath, O., Spicka, J., . . . Horejsi, V. (2002). Non-T cell activation linker (NTAL): a transmembrane adaptor protein involved in immunoreceptor signaling. </w:t>
      </w:r>
      <w:r w:rsidRPr="00B610A0">
        <w:rPr>
          <w:i/>
        </w:rPr>
        <w:t>Journal of Experimental Medicine, 196</w:t>
      </w:r>
      <w:r w:rsidRPr="00B610A0">
        <w:t xml:space="preserve">(12), 1617-1626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Brdicka, T., Pavilstova, D., Leo, A., Bruyns, E., Korinek, V., Angelisova, P., . . . Schraven, B. (2000). Phosphoprotein associated with glycosphingolipid-enriched microdomains (PAG), a novel ubiquitously expressed transmembrane adaptor protein, binds the protein tyrosine kinase Csk and is involved in regulation of T cell activation. </w:t>
      </w:r>
      <w:r w:rsidRPr="00B610A0">
        <w:rPr>
          <w:i/>
        </w:rPr>
        <w:t>Journal of Experimental Medicine, 191</w:t>
      </w:r>
      <w:r w:rsidRPr="00B610A0">
        <w:t>(9), 1591-1604. doi:DOI 10.1084/jem.191.9.1591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Brunswick, M., June, C. H., &amp; Mond, J. J. (1994). B-Lymphocyte Immunoglobulin Receptor Desensitization Is Downstream of Tyrosine Kinase Activation. </w:t>
      </w:r>
      <w:r w:rsidRPr="00B610A0">
        <w:rPr>
          <w:i/>
        </w:rPr>
        <w:t>Cellular Immunology, 156</w:t>
      </w:r>
      <w:r w:rsidRPr="00B610A0">
        <w:t>(1), 240-244. doi:DOI 10.1006/cimm.1994.1168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Buhl, A. M., &amp; Cambier, J. C. (1999). Phosphorylation of CD19 Y484 and Y515, and linked activation of phosphatidylinositol 3-kinase, are required for B cell antigen receptor-mediated activation of Bruton's tyrosine kinase. </w:t>
      </w:r>
      <w:r w:rsidRPr="00B610A0">
        <w:rPr>
          <w:i/>
        </w:rPr>
        <w:t>Journal of Immunology, 162</w:t>
      </w:r>
      <w:r w:rsidRPr="00B610A0">
        <w:t xml:space="preserve">(8), 4438-4446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Caloca, M. J., Zugaza, J. L., Matallanas, D., Crespo, P., &amp; Bustelo, X. R. (2003). Vav mediates Ras stimulation by direct activation of the GDP/GTP exchange factor Ras GRP1. </w:t>
      </w:r>
      <w:r w:rsidRPr="00B610A0">
        <w:rPr>
          <w:i/>
        </w:rPr>
        <w:t>EMBO Journal, 22</w:t>
      </w:r>
      <w:r w:rsidRPr="00B610A0">
        <w:t>(13), 3326-3336. doi:10.1093/emboj/cdg316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Chalupny, N. J., Aruffo, A., Esselstyn, J. M., Chan, P. Y., Bajorath, J., Blake, J., . . . Tepper, M. A. (1995). Specific Binding of Fyn and Phosphatidylinositol 3-Kinase to the B-Cell Surface Glycoprotein </w:t>
      </w:r>
      <w:r w:rsidRPr="00B610A0">
        <w:lastRenderedPageBreak/>
        <w:t xml:space="preserve">Cd19 through Their Src Homology-2 Domains. </w:t>
      </w:r>
      <w:r w:rsidRPr="00B610A0">
        <w:rPr>
          <w:i/>
        </w:rPr>
        <w:t>European Journal of Immunology, 25</w:t>
      </w:r>
      <w:r w:rsidRPr="00B610A0">
        <w:t>(10), 2978-2984. doi:DOI 10.1002/eji.1830251040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Chardin, P., Camonis, J. H., Gale, N. W., Vanaelst, L., Schlessinger, J., Wigler, M. H., &amp; Barsagi, D. (1993). Human Sos1 - a Guanine-Nucleotide Exchange Factor for Ras That Binds to Grb2. </w:t>
      </w:r>
      <w:r w:rsidRPr="00B610A0">
        <w:rPr>
          <w:i/>
        </w:rPr>
        <w:t>Science, 260</w:t>
      </w:r>
      <w:r w:rsidRPr="00B610A0">
        <w:t>(5112), 1338-1343. doi:DOI 10.1126/science.8493579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Chen, Y., Zheng, Y., You, X., Yu, M., Fu, G., Su, X., . . . Wang, D. (2016). Kras Is Critical for B Cell Lymphopoiesis. </w:t>
      </w:r>
      <w:r w:rsidRPr="00B610A0">
        <w:rPr>
          <w:i/>
        </w:rPr>
        <w:t>Journal of Immunology, 196</w:t>
      </w:r>
      <w:r w:rsidRPr="00B610A0">
        <w:t>(4), 1678-1685. doi:10.4049/jimmunol.1502112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Chen, Z. J. (2012). Ubiquitination in signaling to and activation of IKK. </w:t>
      </w:r>
      <w:r w:rsidRPr="00B610A0">
        <w:rPr>
          <w:i/>
        </w:rPr>
        <w:t>Immunological Reviews, 246</w:t>
      </w:r>
      <w:r w:rsidRPr="00B610A0">
        <w:t>(1), 95-106. doi:10.1111/j.1600-065X.2012.01108.x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Cherukuri, A., Shoham, T., Sohn, H. W., Levy, S., Brooks, S., Carter, R., &amp; Pierce, S. K. (2004). The tetraspanin CD81 is necessary for partitioning of coligated CD19/CD21-B cell antigen receptor complexes into signaling-active lipid rafts. </w:t>
      </w:r>
      <w:r w:rsidRPr="00B610A0">
        <w:rPr>
          <w:i/>
        </w:rPr>
        <w:t>Journal of Immunology, 172</w:t>
      </w:r>
      <w:r w:rsidRPr="00B610A0">
        <w:t xml:space="preserve">(1), 370-380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Chiu, C. W., Dalton, M., Ishiai, M., Kurosaki, T., &amp; Chan, A. C. (2002). BLNK: molecular scaffolding through 'cis'-mediated organization of signaling proteins. </w:t>
      </w:r>
      <w:r w:rsidRPr="00B610A0">
        <w:rPr>
          <w:i/>
        </w:rPr>
        <w:t>EMBO Journal, 21</w:t>
      </w:r>
      <w:r w:rsidRPr="00B610A0">
        <w:t>(23), 6461-6472. doi:DOI 10.1093/emboj/cdf658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Christian, S. L., Sims, P. V., &amp; Gold, M. R. (2002). The B cell antigen receptor regulates the transcriptional activator beta-catenin via protein kinase C-mediated inhibition of glycogen synthase kinase-3. </w:t>
      </w:r>
      <w:r w:rsidRPr="00B610A0">
        <w:rPr>
          <w:i/>
        </w:rPr>
        <w:t>Journal of Immunology, 169</w:t>
      </w:r>
      <w:r w:rsidRPr="00B610A0">
        <w:t xml:space="preserve">(2), 758-769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Cornall, R. J., Cyster, J. G., Hibbs, M. L., Dunn, A. R., Otipoby, K. L., Clark, E. A., &amp; Goodnow, C. C. (1998). Polygenic autoimmune traits: Lyn, CD22, and SHP-1 are limiting elements of a biochemical pathway regulating BCR signaling and selection. </w:t>
      </w:r>
      <w:r w:rsidRPr="00B610A0">
        <w:rPr>
          <w:i/>
        </w:rPr>
        <w:t>Immunity, 8</w:t>
      </w:r>
      <w:r w:rsidRPr="00B610A0">
        <w:t xml:space="preserve">(4), 497-508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Cuenda, A., Cohen, P., BueeScherrer, V., &amp; Goedert, M. (1997). Activation of stress-activated protein kinase-3 (SAPK3) by cytokines and cellular stresses is mediated via SAPKK3 (MKK6); Comparison of the specificities of SAPK3 and SAPK2 (RK/p38). </w:t>
      </w:r>
      <w:r w:rsidRPr="00B610A0">
        <w:rPr>
          <w:i/>
        </w:rPr>
        <w:t>EMBO Journal, 16</w:t>
      </w:r>
      <w:r w:rsidRPr="00B610A0">
        <w:t>(2), 295-305. doi:DOI 10.1093/emboj/16.2.295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D'Ambrosio, D., Hippen, K. L., &amp; Cambier, J. C. (1996). Distinct mechanisms mediate SHC association with the activated and resting B cell antigen receptor. </w:t>
      </w:r>
      <w:r w:rsidRPr="00B610A0">
        <w:rPr>
          <w:i/>
        </w:rPr>
        <w:t>European Journal of Immunology, 26</w:t>
      </w:r>
      <w:r w:rsidRPr="00B610A0">
        <w:t>(8), 1960-1965. doi:10.1002/eji.1830260842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Daeron, M. (1997). Fc receptor biology. </w:t>
      </w:r>
      <w:r w:rsidRPr="00B610A0">
        <w:rPr>
          <w:i/>
        </w:rPr>
        <w:t>Annual Review of Immunology, 15</w:t>
      </w:r>
      <w:r w:rsidRPr="00B610A0">
        <w:t>, 203-234. doi:10.1146/annurev.immunol.15.1.203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Dal Porto, J. M., Gauld, S. B., Merrell, K. T., Mills, D., Pugh-Bernard, A. E., &amp; Cambier, J. (2004). B cell antigen receptor signaling 101. </w:t>
      </w:r>
      <w:r w:rsidRPr="00B610A0">
        <w:rPr>
          <w:i/>
        </w:rPr>
        <w:t>Molecular Immunology, 41</w:t>
      </w:r>
      <w:r w:rsidRPr="00B610A0">
        <w:t>(6-7), 599-613. doi:10.1016/j.molimm.2004.04.008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4C27C1">
        <w:rPr>
          <w:lang w:val="sv-SE"/>
        </w:rPr>
        <w:t xml:space="preserve">Datta, K., Franke, T. F., Chan, T. O., Makris, A., Yang, S. I., Kaplan, D. R., . . . </w:t>
      </w:r>
      <w:r w:rsidRPr="00B610A0">
        <w:t xml:space="preserve">Tsichlis, P. N. (1995). AH/PH domain-mediated interaction between Akt molecules and its potential role in Akt regulation. </w:t>
      </w:r>
      <w:r w:rsidRPr="00B610A0">
        <w:rPr>
          <w:i/>
        </w:rPr>
        <w:t>Molecular and Cellular Biology, 15</w:t>
      </w:r>
      <w:r w:rsidRPr="00B610A0">
        <w:t xml:space="preserve">(4), 2304-2310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Deane, J. A., &amp; Fruman, D. A. (2004). Phosphoinositide 3-kinase: diverse roles in immune cell activation. </w:t>
      </w:r>
      <w:r w:rsidRPr="00B610A0">
        <w:rPr>
          <w:i/>
        </w:rPr>
        <w:t>Annual Review of Immunology, 22</w:t>
      </w:r>
      <w:r w:rsidRPr="00B610A0">
        <w:t>, 563-598. doi:10.1146/annurev.immunol.22.012703.104721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Doza, Y. N., Cuenda, A., Thomas, G. M., Cohen, P., &amp; Nebreda, A. R. (1995). Activation of the MAP kinase homologue RK requires the phosphorylation of Thr-180 and Tyr-182 and both residues are phosphorylated in chemically stressed KB cells. </w:t>
      </w:r>
      <w:r w:rsidRPr="00B610A0">
        <w:rPr>
          <w:i/>
        </w:rPr>
        <w:t>FEBS Letters, 364</w:t>
      </w:r>
      <w:r w:rsidRPr="00B610A0">
        <w:t xml:space="preserve">(2), 223-228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Ehrhardt, A., David, M. D., Ehrhardt, G. R., &amp; Schrader, J. W. (2004). Distinct mechanisms determine the patterns of differential activation of H-Ras, N-Ras, K-Ras 4B, and M-Ras by receptors for growth factors or antigen. </w:t>
      </w:r>
      <w:r w:rsidRPr="00B610A0">
        <w:rPr>
          <w:i/>
        </w:rPr>
        <w:t>Molecular and Cellular Biology, 24</w:t>
      </w:r>
      <w:r w:rsidRPr="00B610A0">
        <w:t>(14), 6311-6323. doi:10.1128/MCB.24.14.6311-6323.2004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Enslen, H., Raingeaud, J., &amp; Davis, R. J. (1998). Selective activation of p38 mitogen-activated protein (MAP) kinase isoforms by the MAP kinase kinases MKK3 and MKK6. </w:t>
      </w:r>
      <w:r w:rsidRPr="00B610A0">
        <w:rPr>
          <w:i/>
        </w:rPr>
        <w:t>Journal of Biological Chemistry, 273</w:t>
      </w:r>
      <w:r w:rsidRPr="00B610A0">
        <w:t xml:space="preserve">(3), 1741-1748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Flaswinkel, H., &amp; Reth, M. (1994). Dual role of the tyrosine activation motif of the Ig-alpha protein during signal transduction via the B cell antigen receptor. </w:t>
      </w:r>
      <w:r w:rsidRPr="00B610A0">
        <w:rPr>
          <w:i/>
        </w:rPr>
        <w:t>EMBO Journal, 13</w:t>
      </w:r>
      <w:r w:rsidRPr="00B610A0">
        <w:t xml:space="preserve">(1), 83-89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lastRenderedPageBreak/>
        <w:t xml:space="preserve">Francis, D. A., Karras, J. G., Ke, X. Y., Sen, R., &amp; Rothstein, T. L. (1995). Induction of the Transcription Factors Nf-Kb, Ap-1 and Nf-at during B-Cell Stimulation through the Cd40 Receptor. </w:t>
      </w:r>
      <w:r w:rsidRPr="00B610A0">
        <w:rPr>
          <w:i/>
        </w:rPr>
        <w:t>International Immunology, 7</w:t>
      </w:r>
      <w:r w:rsidRPr="00B610A0">
        <w:t>(2), 151-161. doi:DOI 10.1093/intimm/7.2.151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Fu, C., Turck, C. W., Kurosaki, T., &amp; Chan, A. C. (1998). BLNK: a central linker protein in B cell activation. </w:t>
      </w:r>
      <w:r w:rsidRPr="00B610A0">
        <w:rPr>
          <w:i/>
        </w:rPr>
        <w:t>Immunity, 9</w:t>
      </w:r>
      <w:r w:rsidRPr="00B610A0">
        <w:t xml:space="preserve">(1), 93-103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Fuchs, S. Y., Dolan, L., Davis, R. J., &amp; Ronai, Z. (1996). Phosphorylation-dependent targeting of c-Jun ubiquitination by Jun N-kinase. </w:t>
      </w:r>
      <w:r w:rsidRPr="00B610A0">
        <w:rPr>
          <w:i/>
        </w:rPr>
        <w:t>Oncogene, 13</w:t>
      </w:r>
      <w:r w:rsidRPr="00B610A0">
        <w:t xml:space="preserve">(7), 1531-1535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Gallo, E. M., Cante-Barrett, K., &amp; Crabtree, G. R. (2006). Lymphocyte calcium signaling from membrane to nucleus. </w:t>
      </w:r>
      <w:r w:rsidRPr="00B610A0">
        <w:rPr>
          <w:i/>
        </w:rPr>
        <w:t>Nature Immunology, 7</w:t>
      </w:r>
      <w:r w:rsidRPr="00B610A0">
        <w:t>(1), 25-32. doi:10.1038/ni1295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Gauld, S. B., &amp; Cambier, J. C. (2004). Src-family kinases in B-cell development and signaling. </w:t>
      </w:r>
      <w:r w:rsidRPr="00B610A0">
        <w:rPr>
          <w:i/>
        </w:rPr>
        <w:t>Oncogene, 23</w:t>
      </w:r>
      <w:r w:rsidRPr="00B610A0">
        <w:t>(48), 8001-8006. doi:10.1038/sj.onc.1208075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Goedert, M., Cuenda, A., Craxton, M., Jakes, R., &amp; Cohen, P. (1997). Activation of the novel stress-activated protein kinase SAPK4 by cytokines and cellular stresses is mediated by SKK3 (MKK6); Comparison of its substrate specificity with that of other SAP kinases. </w:t>
      </w:r>
      <w:r w:rsidRPr="00B610A0">
        <w:rPr>
          <w:i/>
        </w:rPr>
        <w:t>EMBO Journal, 16</w:t>
      </w:r>
      <w:r w:rsidRPr="00B610A0">
        <w:t>(12), 3563-3571. doi:DOI 10.1093/emboj/16.12.3563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Gold, M. R., Ingham, R. J., McLeod, S. J., Christian, S. L., Scheid, M. P., Duronio, V., . . . Matsuuchi, L. (2000). Targets of B-cell antigen receptor signaling: the phosphatidylinositol 3-kinase/Akt/glycogen synthase kinase-3 signaling pathway and the Rap1 GTPase. </w:t>
      </w:r>
      <w:r w:rsidRPr="00B610A0">
        <w:rPr>
          <w:i/>
        </w:rPr>
        <w:t>Immunological Reviews, 176</w:t>
      </w:r>
      <w:r w:rsidRPr="00B610A0">
        <w:t xml:space="preserve">, 47-68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Gold, M. R., Scheid, M. P., Santos, L., Dang-Lawson, M., Roth, R. A., Matsuuchi, L., . . . Krebs, D. L. (1999). The B cell antigen receptor activates the Akt (protein kinase B)/glycogen synthase kinase-3 signaling pathway via phosphatidylinositol 3-kinase. </w:t>
      </w:r>
      <w:r w:rsidRPr="00B610A0">
        <w:rPr>
          <w:i/>
        </w:rPr>
        <w:t>Journal of Immunology, 163</w:t>
      </w:r>
      <w:r w:rsidRPr="00B610A0">
        <w:t xml:space="preserve">(4), 1894-1905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Gratacap, M. P., Payrastre, B., Viala, C., Mauco, G., Plantavid, M., &amp; Chap, H. (1998). Phosphatidylinositol 3,4,5-trisphosphate-dependent stimulation of phospholipase C-gamma2 is an early key event in FcgammaRIIA-mediated activation of human platelets. </w:t>
      </w:r>
      <w:r w:rsidRPr="00B610A0">
        <w:rPr>
          <w:i/>
        </w:rPr>
        <w:t>Journal of Biological Chemistry, 273</w:t>
      </w:r>
      <w:r w:rsidRPr="00B610A0">
        <w:t xml:space="preserve">(38), 24314-24321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Gupta, N., &amp; DeFranco, A. L. (2007). Lipid rafts and B cell signaling. </w:t>
      </w:r>
      <w:r w:rsidRPr="00B610A0">
        <w:rPr>
          <w:i/>
        </w:rPr>
        <w:t>Seminars in Cell &amp; Developmental Biology, 18</w:t>
      </w:r>
      <w:r w:rsidRPr="00B610A0">
        <w:t>(5), 616-626. doi:10.1016/j.semcdb.2007.07.009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Gupta, N., Scharenberg, A. M., Fruman, D. A., Cantley, L. C., Kinet, J. P., &amp; Long, E. O. (1999). The SH2 domain-containing inositol 5'-phosphatase (SHIP) recruits the p85 subunit of phosphoinositide 3-kinase during FcgammaRIIb1-mediated inhibition of B cell receptor signaling. </w:t>
      </w:r>
      <w:r w:rsidRPr="00B610A0">
        <w:rPr>
          <w:i/>
        </w:rPr>
        <w:t>Journal of Biological Chemistry, 274</w:t>
      </w:r>
      <w:r w:rsidRPr="00B610A0">
        <w:t xml:space="preserve">(11), 7489-7494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Gupta, S., Campbell, D., Derijard, B., &amp; Davis, R. J. (1995). Transcription factor ATF2 regulation by the JNK signal transduction pathway. </w:t>
      </w:r>
      <w:r w:rsidRPr="00B610A0">
        <w:rPr>
          <w:i/>
        </w:rPr>
        <w:t>Science, 267</w:t>
      </w:r>
      <w:r w:rsidRPr="00B610A0">
        <w:t xml:space="preserve">(5196), 389-393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Hacker, H., &amp; Karin, M. (2006). Regulation and function of IKK and IKK-related kinases. </w:t>
      </w:r>
      <w:r w:rsidRPr="00B610A0">
        <w:rPr>
          <w:i/>
        </w:rPr>
        <w:t>Science's STKE, 2006</w:t>
      </w:r>
      <w:r w:rsidRPr="00B610A0">
        <w:t>(357), re13. doi:10.1126/stke.3572006re13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Han, J., Luby-Phelps, K., Das, B., Shu, X., Xia, Y., Mosteller, R. D., . . . Broek, D. (1998). Role of substrates and products of PI 3-kinase in regulating activation of Rac-related guanosine triphosphatases by Vav. </w:t>
      </w:r>
      <w:r w:rsidRPr="00B610A0">
        <w:rPr>
          <w:i/>
        </w:rPr>
        <w:t>Science, 279</w:t>
      </w:r>
      <w:r w:rsidRPr="00B610A0">
        <w:t xml:space="preserve">(5350), 558-560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Hashimoto, A., Okada, H., Jiang, A., Kurosaki, M., Greenberg, S., Clark, E. A., &amp; Kurosaki, T. (1998). Involvement of guanosine triphosphatases and phospholipase C-gamma2 in extracellular signal-regulated kinase, c-Jun NH2-terminal kinase, and p38 mitogen-activated protein kinase activation by the B cell antigen receptor. </w:t>
      </w:r>
      <w:r w:rsidRPr="00B610A0">
        <w:rPr>
          <w:i/>
        </w:rPr>
        <w:t>Journal of Experimental Medicine, 188</w:t>
      </w:r>
      <w:r w:rsidRPr="00B610A0">
        <w:t xml:space="preserve">(7), 1287-1295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Hatzi, K., &amp; Melnick, A. (2014). Breaking bad in the germinal center: how deregulation of BCL6 contributes to lymphomagenesis. </w:t>
      </w:r>
      <w:r w:rsidRPr="00B610A0">
        <w:rPr>
          <w:i/>
        </w:rPr>
        <w:t>Trends in Molecular Medicine, 20</w:t>
      </w:r>
      <w:r w:rsidRPr="00B610A0">
        <w:t>(6), 343-352. doi:10.1016/j.molmed.2014.03.001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Hayden, M. S., &amp; Ghosh, S. (2004). Signaling to NF-kappaB. </w:t>
      </w:r>
      <w:r w:rsidRPr="00B610A0">
        <w:rPr>
          <w:i/>
        </w:rPr>
        <w:t>Genes &amp; Development, 18</w:t>
      </w:r>
      <w:r w:rsidRPr="00B610A0">
        <w:t>(18), 2195-2224. doi:10.1101/gad.1228704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Homma, Y., &amp; Emori, Y. (1995). A dual functional signal mediator showing RhoGAP and phospholipase C-delta stimulating activities. </w:t>
      </w:r>
      <w:r w:rsidRPr="00B610A0">
        <w:rPr>
          <w:i/>
        </w:rPr>
        <w:t>EMBO Journal, 14</w:t>
      </w:r>
      <w:r w:rsidRPr="00B610A0">
        <w:t xml:space="preserve">(2), 286-291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lastRenderedPageBreak/>
        <w:t xml:space="preserve">Huang, F., &amp; Gu, H. (2008). Negative regulation of lymphocyte development and function by the Cbl family of proteins. </w:t>
      </w:r>
      <w:r w:rsidRPr="00B610A0">
        <w:rPr>
          <w:i/>
        </w:rPr>
        <w:t>Immunological Reviews, 224</w:t>
      </w:r>
      <w:r w:rsidRPr="00B610A0">
        <w:t>, 229-238. doi:10.1111/j.1600-065X.2008.00655.x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Ingham, R. J., Holgado-Madruga, M., Siu, C., Wong, A. J., &amp; Gold, M. R. (1998). The Gab1 protein is a docking site for multiple proteins involved in signaling by the B cell antigen receptor. </w:t>
      </w:r>
      <w:r w:rsidRPr="00B610A0">
        <w:rPr>
          <w:i/>
        </w:rPr>
        <w:t>Journal of Biological Chemistry, 273</w:t>
      </w:r>
      <w:r w:rsidRPr="00B610A0">
        <w:t>(46), 30630-30637. doi:DOI 10.1074/jbc.273.46.30630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Ingham, R. J., Santos, L., Dang-Lawson, M., Holgado-Madruga, M., Dudek, P., Maroun, C. R., . . . Gold, M. R. (2001). The Gab1 docking protein links the b cell antigen receptor to the phosphatidylinositol 3-kinase/Akt signaling pathway and to the SHP2 tyrosine phosphatase. </w:t>
      </w:r>
      <w:r w:rsidRPr="00B610A0">
        <w:rPr>
          <w:i/>
        </w:rPr>
        <w:t>Journal of Biological Chemistry, 276</w:t>
      </w:r>
      <w:r w:rsidRPr="00B610A0">
        <w:t>(15), 12257-12265. doi:10.1074/jbc.M010590200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Ingley, E., Schneider, J. R., Payne, C. J., McCarthy, D. J., Harder, K. W., Hibbs, M. L., &amp; Klinken, S. P. (2006). Csk-binding protein mediates sequential enzymatic down-regulation and degradation of Lyn in erythropoietin-stimulated cells. </w:t>
      </w:r>
      <w:r w:rsidRPr="00B610A0">
        <w:rPr>
          <w:i/>
        </w:rPr>
        <w:t>Journal of Biological Chemistry, 281</w:t>
      </w:r>
      <w:r w:rsidRPr="00B610A0">
        <w:t>(42), 31920-31929. doi:10.1074/jbc.M602637200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Ishiai, M., Kurosaki, M., Pappu, R., Okawa, K., Ronko, I., Fu, C., . . . Kurosaki, T. (1999). BLNK required for coupling Syk to PLC gamma 2 and Rac1-JNK in B cells. </w:t>
      </w:r>
      <w:r w:rsidRPr="00B610A0">
        <w:rPr>
          <w:i/>
        </w:rPr>
        <w:t>Immunity, 10</w:t>
      </w:r>
      <w:r w:rsidRPr="00B610A0">
        <w:t xml:space="preserve">(1), 117-125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Iwaki, S., Jensen, B. M., &amp; Gilfillan, A. M. (2007). Ntal/Lab/Lat2. </w:t>
      </w:r>
      <w:r w:rsidRPr="00B610A0">
        <w:rPr>
          <w:i/>
        </w:rPr>
        <w:t>International Journal of Biochemistry and Cell Biology, 39</w:t>
      </w:r>
      <w:r w:rsidRPr="00B610A0">
        <w:t>(5), 868-873. doi:10.1016/j.biocel.2006.10.018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4C27C1">
        <w:rPr>
          <w:lang w:val="sv-SE"/>
        </w:rPr>
        <w:t xml:space="preserve">Jiang, A., Craxton, A., Kurosaki, T., &amp; Clark, E. A. (1998). </w:t>
      </w:r>
      <w:r w:rsidRPr="00B610A0">
        <w:t xml:space="preserve">Different protein tyrosine kinases are required for B cell antigen receptor-mediated activation of extracellular signal-regulated kinase, c-Jun NH2-terminal kinase 1, and p38 mitogen-activated protein kinase. </w:t>
      </w:r>
      <w:r w:rsidRPr="00B610A0">
        <w:rPr>
          <w:i/>
        </w:rPr>
        <w:t>Journal of Experimental Medicine, 188</w:t>
      </w:r>
      <w:r w:rsidRPr="00B610A0">
        <w:t xml:space="preserve">(7), 1297-1306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Justement, L. B., Campbell, K. S., Chien, N. C., &amp; Cambier, J. C. (1991). Regulation of B cell antigen receptor signal transduction and phosphorylation by CD45. </w:t>
      </w:r>
      <w:r w:rsidRPr="00B610A0">
        <w:rPr>
          <w:i/>
        </w:rPr>
        <w:t>Science, 252</w:t>
      </w:r>
      <w:r w:rsidRPr="00B610A0">
        <w:t xml:space="preserve">(5014), 1839-1842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Justement, L. B., Wienands, J., Hombach, J., Reth, M., &amp; Cambier, J. C. (1990). Membrane IgM and IgD molecules fail to transduce Ca2+ mobilizing signals when expressed on differentiated B lineage cells. </w:t>
      </w:r>
      <w:r w:rsidRPr="00B610A0">
        <w:rPr>
          <w:i/>
        </w:rPr>
        <w:t>Journal of Immunology, 144</w:t>
      </w:r>
      <w:r w:rsidRPr="00B610A0">
        <w:t xml:space="preserve">(9), 3272-3280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Kang, S. W., Wahl, M. I., Chu, J., Kitaura, J., Kawakami, Y., Kato, R. M., . . . Rawlings, D. J. (2001). PKCbeta modulates antigen receptor signaling via regulation of Btk membrane localization. </w:t>
      </w:r>
      <w:r w:rsidRPr="00B610A0">
        <w:rPr>
          <w:i/>
        </w:rPr>
        <w:t>EMBO Journal, 20</w:t>
      </w:r>
      <w:r w:rsidRPr="00B610A0">
        <w:t>(20), 5692-5702. doi:10.1093/emboj/20.20.5692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Katkere, B., Rosa, S., &amp; Drake, J. R. (2012). The Syk-binding ubiquitin ligase c-Cbl mediates signaling-dependent B cell receptor ubiquitination and B cell receptor-mediated antigen processing and presentation. </w:t>
      </w:r>
      <w:r w:rsidRPr="00B610A0">
        <w:rPr>
          <w:i/>
        </w:rPr>
        <w:t>Journal of Biological Chemistry, 287</w:t>
      </w:r>
      <w:r w:rsidRPr="00B610A0">
        <w:t>(20), 16636-16644. doi:10.1074/jbc.M112.357640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Kawabuchi, M., Satomi, Y., Takao, T., Shimonishi, Y., Nada, S., Nagai, K., . . . Okada, M. (2000). Transmembrane phosphoprotein Cbp regulates the activities of Src-family tyrosine kinases. </w:t>
      </w:r>
      <w:r w:rsidRPr="00B610A0">
        <w:rPr>
          <w:i/>
        </w:rPr>
        <w:t>Nature, 404</w:t>
      </w:r>
      <w:r w:rsidRPr="00B610A0">
        <w:t>(6781), 999-1003. doi:10.1038/35010121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Kawauchi, K., Lazarus, A. H., Sanghera, J. S., Man, G. L., Pelech, S. L., &amp; Delovitch, T. L. (1996). Regulation of BCR- and PKC/Ca(2+)-mediated activation of the Raf1/MEK/MAPK pathway by protein-tyrosine kinase and -tyrosine phosphatase activities. </w:t>
      </w:r>
      <w:r w:rsidRPr="00B610A0">
        <w:rPr>
          <w:i/>
        </w:rPr>
        <w:t>Molecular Immunology, 33</w:t>
      </w:r>
      <w:r w:rsidRPr="00B610A0">
        <w:t xml:space="preserve">(3), 287-296. </w:t>
      </w:r>
    </w:p>
    <w:p w:rsidR="00B610A0" w:rsidRPr="004C27C1" w:rsidRDefault="00B610A0" w:rsidP="00B610A0">
      <w:pPr>
        <w:pStyle w:val="EndNoteBibliography"/>
        <w:spacing w:after="0"/>
        <w:ind w:left="720" w:hanging="720"/>
        <w:rPr>
          <w:lang w:val="sv-SE"/>
        </w:rPr>
      </w:pPr>
      <w:r w:rsidRPr="00B610A0">
        <w:t xml:space="preserve">King, C. G., Kobayashi, T., Cejas, P. J., Kim, T., Yoon, K., Kim, G. K., . . . Choi, Y. (2006). TRAF6 is a T cell-intrinsic negative regulator required for the maintenance of immune homeostasis. </w:t>
      </w:r>
      <w:r w:rsidRPr="004C27C1">
        <w:rPr>
          <w:i/>
          <w:lang w:val="sv-SE"/>
        </w:rPr>
        <w:t>Nature Medicine, 12</w:t>
      </w:r>
      <w:r w:rsidRPr="004C27C1">
        <w:rPr>
          <w:lang w:val="sv-SE"/>
        </w:rPr>
        <w:t>(9), 1088-1092. doi:10.1038/nm1449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4C27C1">
        <w:rPr>
          <w:lang w:val="sv-SE"/>
        </w:rPr>
        <w:t xml:space="preserve">Koncz, G., Bodor, C., Kovesdi, D., Gati, R., &amp; Sarmay, G. (2002). </w:t>
      </w:r>
      <w:r w:rsidRPr="00B610A0">
        <w:t xml:space="preserve">BCR mediated signal transduction in immature and mature B cells. </w:t>
      </w:r>
      <w:r w:rsidRPr="00B610A0">
        <w:rPr>
          <w:i/>
        </w:rPr>
        <w:t>Immunology Letters, 82</w:t>
      </w:r>
      <w:r w:rsidRPr="00B610A0">
        <w:t xml:space="preserve">(1-2), 41-49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Koonpaew, S., Janssen, E., Zhu, M., &amp; Zhang, W. (2004). The importance of three membrane-distal tyrosines in the adaptor protein NTAL/LAB. </w:t>
      </w:r>
      <w:r w:rsidRPr="00B610A0">
        <w:rPr>
          <w:i/>
        </w:rPr>
        <w:t>Journal of Biological Chemistry, 279</w:t>
      </w:r>
      <w:r w:rsidRPr="00B610A0">
        <w:t>(12), 11229-11235. doi:10.1074/jbc.M311394200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Kurosaki, T., &amp; Kurosaki, M. (1997). Transphosphorylation of Bruton's tyrosine kinase on tyrosine 551 is critical for B cell antigen receptor function. </w:t>
      </w:r>
      <w:r w:rsidRPr="00B610A0">
        <w:rPr>
          <w:i/>
        </w:rPr>
        <w:t>Journal of Biological Chemistry, 272</w:t>
      </w:r>
      <w:r w:rsidRPr="00B610A0">
        <w:t>(25), 15595-15598. doi:DOI 10.1074/jbc.272.25.15595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lastRenderedPageBreak/>
        <w:t xml:space="preserve">Kyriakis, J. M., App, H., Zhang, X. F., Banerjee, P., Brautigan, D. L., Rapp, U. R., &amp; Avruch, J. (1992). Raf-1 activates MAP kinase-kinase. </w:t>
      </w:r>
      <w:r w:rsidRPr="00B610A0">
        <w:rPr>
          <w:i/>
        </w:rPr>
        <w:t>Nature, 358</w:t>
      </w:r>
      <w:r w:rsidRPr="00B610A0">
        <w:t>(6385), 417-421. doi:10.1038/358417a0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Law, C. L., Sidorenko, S. P., Chandran, K. A., Zhao, Z., Shen, S. H., Fischer, E. H., &amp; Clark, E. A. (1996). CD22 associates with protein tyrosine phosphatase 1C, Syk, and phospholipase C-gamma(1) upon B cell activation. </w:t>
      </w:r>
      <w:r w:rsidRPr="00B610A0">
        <w:rPr>
          <w:i/>
        </w:rPr>
        <w:t>Journal of Experimental Medicine, 183</w:t>
      </w:r>
      <w:r w:rsidRPr="00B610A0">
        <w:t xml:space="preserve">(2), 547-560. </w:t>
      </w:r>
    </w:p>
    <w:p w:rsidR="00B610A0" w:rsidRPr="00B610A0" w:rsidRDefault="00B610A0" w:rsidP="00B610A0">
      <w:pPr>
        <w:pStyle w:val="EndNoteBibliography"/>
        <w:ind w:left="720" w:hanging="720"/>
      </w:pPr>
      <w:r w:rsidRPr="00B610A0">
        <w:t xml:space="preserve">Leandro, M. J. (2013). B-cell subpopulations in humans and their differential susceptibility to depletion with anti-CD20 monoclonal antibodies. </w:t>
      </w:r>
      <w:r w:rsidRPr="00B610A0">
        <w:rPr>
          <w:i/>
        </w:rPr>
        <w:t>Arthritis Research &amp; Therapy, 15</w:t>
      </w:r>
      <w:r w:rsidRPr="00B610A0">
        <w:t>. doi:ARTN S3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>10.1186/ar3908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Lemay, S., Davidson, D., Latour, S., &amp; Veillette, A. (2000). Dok-3, a novel adapter molecule involved in the negative regulation of immunoreceptor signaling. </w:t>
      </w:r>
      <w:r w:rsidRPr="00B610A0">
        <w:rPr>
          <w:i/>
        </w:rPr>
        <w:t>Molecular and Cellular Biology, 20</w:t>
      </w:r>
      <w:r w:rsidRPr="00B610A0">
        <w:t xml:space="preserve">(8), 2743-2754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Leung, W. H., Tarasenko, T., &amp; Bolland, S. (2009). Differential roles for the inositol phosphatase SHIP in the regulation of macrophages and lymphocytes. </w:t>
      </w:r>
      <w:r w:rsidRPr="00B610A0">
        <w:rPr>
          <w:i/>
        </w:rPr>
        <w:t>Immunologic Research, 43</w:t>
      </w:r>
      <w:r w:rsidRPr="00B610A0">
        <w:t>(1-3), 243-251. doi:10.1007/s12026-008-8078-1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Lin, A., Minden, A., Martinetto, H., Claret, F. X., Lange-Carter, C., Mercurio, F., . . . Karin, M. (1995). Identification of a dual specificity kinase that activates the Jun kinases and p38-Mpk2. </w:t>
      </w:r>
      <w:r w:rsidRPr="00B610A0">
        <w:rPr>
          <w:i/>
        </w:rPr>
        <w:t>Science, 268</w:t>
      </w:r>
      <w:r w:rsidRPr="00B610A0">
        <w:t xml:space="preserve">(5208), 286-290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Lin, X., Cunningham, E. T., Jr., Mu, Y., Geleziunas, R., &amp; Greene, W. C. (1999). The proto-oncogene Cot kinase participates in CD3/CD28 induction of NF-kappaB acting through the NF-kappaB-inducing kinase and IkappaB kinases. </w:t>
      </w:r>
      <w:r w:rsidRPr="00B610A0">
        <w:rPr>
          <w:i/>
        </w:rPr>
        <w:t>Immunity, 10</w:t>
      </w:r>
      <w:r w:rsidRPr="00B610A0">
        <w:t xml:space="preserve">(2), 271-280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Liu, Q. R., Oliveira-Dos-Santos, A. J., Mariathasan, S., Bouchard, D., Jones, J., Sarao, R., . . . Dumont, D. J. (1998). The inositol polyphosphate 5-phosphatase ship is a crucial negative regulator of B cell antigen receptor signaling. </w:t>
      </w:r>
      <w:r w:rsidRPr="00B610A0">
        <w:rPr>
          <w:i/>
        </w:rPr>
        <w:t>Journal of Experimental Medicine, 188</w:t>
      </w:r>
      <w:r w:rsidRPr="00B610A0">
        <w:t>(7), 1333-1342. doi:DOI 10.1084/jem.188.7.1333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Lorenzo, P. S., Kung, J. W., Bottorff, D. A., Garfield, S. H., Stone, J. C., &amp; Blumberg, P. M. (2001). Phorbol esters modulate the Ras exchange factor RasGRP3. </w:t>
      </w:r>
      <w:r w:rsidRPr="00B610A0">
        <w:rPr>
          <w:i/>
        </w:rPr>
        <w:t>Cancer Research, 61</w:t>
      </w:r>
      <w:r w:rsidRPr="00B610A0">
        <w:t xml:space="preserve">(3), 943-949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Lu, X., Axtell, R. C., Collawn, J. F., Gibson, A., Justement, L. B., &amp; Raman, C. (2002). AP2 adaptor complex-dependent internalization of CD5: differential regulation in T and B cells. </w:t>
      </w:r>
      <w:r w:rsidRPr="00B610A0">
        <w:rPr>
          <w:i/>
        </w:rPr>
        <w:t>Journal of Immunology, 168</w:t>
      </w:r>
      <w:r w:rsidRPr="00B610A0">
        <w:t xml:space="preserve">(11), 5612-5620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Lyubchenko, T. (2010). Ca(2)+ signaling in B cells. </w:t>
      </w:r>
      <w:r w:rsidRPr="00B610A0">
        <w:rPr>
          <w:i/>
        </w:rPr>
        <w:t>ScientificWorldJournal, 10</w:t>
      </w:r>
      <w:r w:rsidRPr="00B610A0">
        <w:t>, 2254-2264. doi:10.1100/tsw.2010.219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Maeda, A., Kurosaki, M., Ono, M., Takai, T., &amp; Kurosaki, T. (1998). Requirement of SH2-containing protein tyrosine phosphatases SHP-1 and SHP-2 for paired immunoglobulin-like receptor B (PIR-B)-mediated inhibitory signal. </w:t>
      </w:r>
      <w:r w:rsidRPr="00B610A0">
        <w:rPr>
          <w:i/>
        </w:rPr>
        <w:t>Journal of Experimental Medicine, 187</w:t>
      </w:r>
      <w:r w:rsidRPr="00B610A0">
        <w:t>(8), 1355-1360. doi:DOI 10.1084/jem.187.8.1355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Maehama, T., &amp; Dixon, J. E. (1998). The tumor suppressor, PTEN/MMAC1, dephosphorylates the lipid second messenger, phosphatidylinositol 3,4,5-trisphosphate. </w:t>
      </w:r>
      <w:r w:rsidRPr="00B610A0">
        <w:rPr>
          <w:i/>
        </w:rPr>
        <w:t>Journal of Biological Chemistry, 273</w:t>
      </w:r>
      <w:r w:rsidRPr="00B610A0">
        <w:t xml:space="preserve">(22), 13375-13378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Majchrzak, A., Witkowska, M., &amp; Smolewski, P. (2014). Inhibition of the PI3K/Akt/mTOR signaling pathway in diffuse large B-cell lymphoma: current knowledge and clinical significance. </w:t>
      </w:r>
      <w:r w:rsidRPr="00B610A0">
        <w:rPr>
          <w:i/>
        </w:rPr>
        <w:t>Molecules, 19</w:t>
      </w:r>
      <w:r w:rsidRPr="00B610A0">
        <w:t>(9), 14304-14315. doi:10.3390/molecules190914304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Malhotra, S., Kovats, S., Zhang, W., &amp; Coggeshall, K. M. (2009). Vav and Rac activation in B cell antigen receptor endocytosis involves Vav recruitment to the adapter protein LAB. </w:t>
      </w:r>
      <w:r w:rsidRPr="00B610A0">
        <w:rPr>
          <w:i/>
        </w:rPr>
        <w:t>Journal of Biological Chemistry, 284</w:t>
      </w:r>
      <w:r w:rsidRPr="00B610A0">
        <w:t>(52), 36202-36212. doi:10.1074/jbc.M109.040089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Manno, B., Oellerich, T., Schnyder, T., Corso, J., Losing, M., Neumann, K., . . . Wienands, J. (2016). The Dok-3/Grb2 adaptor module promotes inducible association of the lipid phosphatase SHIP with the BCR in a coreceptor-independent manner. </w:t>
      </w:r>
      <w:r w:rsidRPr="00B610A0">
        <w:rPr>
          <w:i/>
        </w:rPr>
        <w:t>European Journal of Immunology, 46</w:t>
      </w:r>
      <w:r w:rsidRPr="00B610A0">
        <w:t>(11), 2520-2530. doi:10.1002/eji.201646431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Marshall, A. J., Niiro, H., Lerner, C. G., Yun, T. J., Thomas, S., Disteche, C. M., &amp; Clark, E. A. (2000). A novel B lymphocyte-associated adaptor protein, Bam32, regulates antigen receptor signaling </w:t>
      </w:r>
      <w:r w:rsidRPr="00B610A0">
        <w:lastRenderedPageBreak/>
        <w:t xml:space="preserve">downstream of phosphatidylinositol 3-kinase. </w:t>
      </w:r>
      <w:r w:rsidRPr="00B610A0">
        <w:rPr>
          <w:i/>
        </w:rPr>
        <w:t>Journal of Experimental Medicine, 191</w:t>
      </w:r>
      <w:r w:rsidRPr="00B610A0">
        <w:t xml:space="preserve">(8), 1319-1332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McLeod, S. J., &amp; Gold, M. R. (2001). Activation and function of the Rap1 GTPase in B lymphocytes. </w:t>
      </w:r>
      <w:r w:rsidRPr="00B610A0">
        <w:rPr>
          <w:i/>
        </w:rPr>
        <w:t>International Reviews of Immunology, 20</w:t>
      </w:r>
      <w:r w:rsidRPr="00B610A0">
        <w:t xml:space="preserve">(6), 763-789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Meininger, I., &amp; Krappmann, D. (2016). Lymphocyte signaling and activation by the CARMA1-BCL10-MALT1 signalosome. </w:t>
      </w:r>
      <w:r w:rsidRPr="00B610A0">
        <w:rPr>
          <w:i/>
        </w:rPr>
        <w:t>Biological Chemistry, 397</w:t>
      </w:r>
      <w:r w:rsidRPr="00B610A0">
        <w:t>(12), 1315-1333. doi:10.1515/hsz-2016-0216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Mitchell, S., Vargas, J., &amp; Hoffmann, A. (2016). Signaling via the NFkappaB system. </w:t>
      </w:r>
      <w:r w:rsidRPr="00B610A0">
        <w:rPr>
          <w:i/>
        </w:rPr>
        <w:t>Wiley Interdisciplinary Reviews: Systems Biology and Medicine, 8</w:t>
      </w:r>
      <w:r w:rsidRPr="00B610A0">
        <w:t>(3), 227-241. doi:10.1002/wsbm.1331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Mizuno, K., Tagawa, Y., Mitomo, K., Arimura, Y., Hatano, N., Katagiri, T., . . . Yakura, H. (2000). Src homology region 2 (SH2) domain-containing phosphatase-1 dephosphorylates B cell linker protein/SH2 domain leukocyte protein of 65 kDa and selectively regulates c-Jun NH2-terminal kinase activation in B cells. </w:t>
      </w:r>
      <w:r w:rsidRPr="00B610A0">
        <w:rPr>
          <w:i/>
        </w:rPr>
        <w:t>Journal of Immunology, 165</w:t>
      </w:r>
      <w:r w:rsidRPr="00B610A0">
        <w:t xml:space="preserve">(3), 1344-1351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Nagai, K., Takata, M., Yamamura, H., &amp; Kurosaki, T. (1995). Tyrosine phosphorylation of Shc is mediated through Lyn and Syk in B cell receptor signaling. </w:t>
      </w:r>
      <w:r w:rsidRPr="00B610A0">
        <w:rPr>
          <w:i/>
        </w:rPr>
        <w:t>Journal of Biological Chemistry, 270</w:t>
      </w:r>
      <w:r w:rsidRPr="00B610A0">
        <w:t xml:space="preserve">(12), 6824-6829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Nel, A. E., Landreth, G. E., Goldschmidtclermont, P. J., Tung, H. E., &amp; Galbraith, R. M. (1984). Enhanced Tyrosine Phosphorylation in Lymphocytes-B Upon Complexing of Membrane Immunoglobulin. </w:t>
      </w:r>
      <w:r w:rsidRPr="00B610A0">
        <w:rPr>
          <w:i/>
        </w:rPr>
        <w:t>Biochemical and Biophysical Research Communications, 125</w:t>
      </w:r>
      <w:r w:rsidRPr="00B610A0">
        <w:t>(3), 859-866. doi:Doi 10.1016/0006-291x(84)91362-7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Niiro, H., Allam, A., Stoddart, A., Brodsky, F. M., Marshall, A. J., &amp; Clark, E. A. (2004). The B lymphocyte adaptor molecule of 32 kilodaltons (Bam32) regulates B cell antigen receptor internalization. </w:t>
      </w:r>
      <w:r w:rsidRPr="00B610A0">
        <w:rPr>
          <w:i/>
        </w:rPr>
        <w:t>Journal of Immunology, 173</w:t>
      </w:r>
      <w:r w:rsidRPr="00B610A0">
        <w:t xml:space="preserve">(9), 5601-5609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Niiro, H., Jabbarzadeh-Tabrizi, S., Kikushige, Y., Shima, T., Noda, K., Ota, S., . . . Akashi, K. (2012). CIN85 is required for Cbl-mediated regulation of antigen receptor signaling in human B cells. </w:t>
      </w:r>
      <w:r w:rsidRPr="00B610A0">
        <w:rPr>
          <w:i/>
        </w:rPr>
        <w:t>Blood, 119</w:t>
      </w:r>
      <w:r w:rsidRPr="00B610A0">
        <w:t>(10), 2263-2273. doi:10.1182/blood-2011-04-351965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O'Rourke, L. M., Tooze, R., Turner, M., Sandoval, D. M., Carter, R. H., Tybulewicz, V. L. J., &amp; Fearon, D. T. (1998). CD19 as a membrane-anchored adaptor protein of B lymphocytes: Costimulation of lipid and protein kinases by recruitment of Vav. </w:t>
      </w:r>
      <w:r w:rsidRPr="00B610A0">
        <w:rPr>
          <w:i/>
        </w:rPr>
        <w:t>Immunity, 8</w:t>
      </w:r>
      <w:r w:rsidRPr="00B610A0">
        <w:t>(5), 635-645. doi:Doi 10.1016/S1074-7613(00)80568-3</w:t>
      </w:r>
    </w:p>
    <w:p w:rsidR="00B610A0" w:rsidRPr="004C27C1" w:rsidRDefault="00B610A0" w:rsidP="00B610A0">
      <w:pPr>
        <w:pStyle w:val="EndNoteBibliography"/>
        <w:spacing w:after="0"/>
        <w:ind w:left="720" w:hanging="720"/>
        <w:rPr>
          <w:lang w:val="sv-SE"/>
        </w:rPr>
      </w:pPr>
      <w:r w:rsidRPr="00B610A0">
        <w:t xml:space="preserve">Oh-hora, M., Johmura, S., Hashimoto, A., Hikida, M., &amp; Kurosaki, T. (2003). Requirement for Ras guanine nucleotide releasing protein 3 in coupling phospholipase C-gamma2 to Ras in B cell receptor signaling. </w:t>
      </w:r>
      <w:r w:rsidRPr="004C27C1">
        <w:rPr>
          <w:i/>
          <w:lang w:val="sv-SE"/>
        </w:rPr>
        <w:t>Journal of Experimental Medicine, 198</w:t>
      </w:r>
      <w:r w:rsidRPr="004C27C1">
        <w:rPr>
          <w:lang w:val="sv-SE"/>
        </w:rPr>
        <w:t>(12), 1841-1851. doi:10.1084/jem.20031547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4C27C1">
        <w:rPr>
          <w:lang w:val="sv-SE"/>
        </w:rPr>
        <w:t xml:space="preserve">Okada, T., Maeda, A., Iwamatsu, A., Gotoh, K., &amp; Kurosaki, T. (2000). </w:t>
      </w:r>
      <w:r w:rsidRPr="00B610A0">
        <w:t xml:space="preserve">BCAP: The tyrosine kinase substrate that connects B cell receptor to phosphoinositide 3-kinase activation. </w:t>
      </w:r>
      <w:r w:rsidRPr="00B610A0">
        <w:rPr>
          <w:i/>
        </w:rPr>
        <w:t>Immunity, 13</w:t>
      </w:r>
      <w:r w:rsidRPr="00B610A0">
        <w:t>(6), 817-827. doi:Doi 10.1016/S1074-7613(00)00079-0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Otipoby, K. L., Draves, K. E., &amp; Clark, E. A. (2001). CD22 regulates B cell receptor-mediated signals via two domains that independently recruit Grb2 and SHP-1. </w:t>
      </w:r>
      <w:r w:rsidRPr="00B610A0">
        <w:rPr>
          <w:i/>
        </w:rPr>
        <w:t>Journal of Biological Chemistry, 276</w:t>
      </w:r>
      <w:r w:rsidRPr="00B610A0">
        <w:t>(47), 44315-44322. doi:10.1074/jbc.M105446200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Pani, G., Kozlowski, M., Cambier, J. C., Mills, G. B., &amp; Siminovitch, K. A. (1995). Identification of the Tyrosine Phosphatase Ptp1c as a B-Cell Antigen Receptor-Associated Protein Involved in the Regulation of B-Cell Signaling. </w:t>
      </w:r>
      <w:r w:rsidRPr="00B610A0">
        <w:rPr>
          <w:i/>
        </w:rPr>
        <w:t>Journal of Experimental Medicine, 181</w:t>
      </w:r>
      <w:r w:rsidRPr="00B610A0">
        <w:t>(6), 2077-2084. doi:DOI 10.1084/jem.181.6.2077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Pao, L. I., Bedzyk, W. D., Persin, C., &amp; Cambier, J. C. (1997a). Molecular targets of CD45 in B cell antigen receptor signal transduction. </w:t>
      </w:r>
      <w:r w:rsidRPr="00B610A0">
        <w:rPr>
          <w:i/>
        </w:rPr>
        <w:t>Journal of Immunology, 158</w:t>
      </w:r>
      <w:r w:rsidRPr="00B610A0">
        <w:t xml:space="preserve">(3), 1116-1124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Pao, L. I., Bedzyk, W. D., Persin, C., &amp; Cambier, J. C. (1997b). Molecular targets of CD45 in B cell antigen receptor signal transduction. </w:t>
      </w:r>
      <w:r w:rsidRPr="00B610A0">
        <w:rPr>
          <w:i/>
        </w:rPr>
        <w:t>Journal of Immunology, 158</w:t>
      </w:r>
      <w:r w:rsidRPr="00B610A0">
        <w:t xml:space="preserve">(3), 1116-1124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Pao, L. I., &amp; Cambier, J. C. (1997). Syk, but not Lyn, recruitment to B cell antigen receptor and activation following stimulation of CD45(-) B cells. </w:t>
      </w:r>
      <w:r w:rsidRPr="00B610A0">
        <w:rPr>
          <w:i/>
        </w:rPr>
        <w:t>Journal of Immunology, 158</w:t>
      </w:r>
      <w:r w:rsidRPr="00B610A0">
        <w:t xml:space="preserve">(6), 2663-2669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lastRenderedPageBreak/>
        <w:t xml:space="preserve">Pao, L. I., Famiglietti, S. J., &amp; Cambier, J. C. (1998). Asymmetrical phosphorylation and function of immunoreceptor tyrosine-based activation motif tyrosines in B cell antigen receptor signal transduction. </w:t>
      </w:r>
      <w:r w:rsidRPr="00B610A0">
        <w:rPr>
          <w:i/>
        </w:rPr>
        <w:t>Journal of Immunology, 160</w:t>
      </w:r>
      <w:r w:rsidRPr="00B610A0">
        <w:t xml:space="preserve">(7), 3305-3314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Paul, S., &amp; Schaefer, B. C. (2013). A new look at T cell receptor signaling to nuclear factor-kappaB. </w:t>
      </w:r>
      <w:r w:rsidRPr="00B610A0">
        <w:rPr>
          <w:i/>
        </w:rPr>
        <w:t>Trends in Immunology, 34</w:t>
      </w:r>
      <w:r w:rsidRPr="00B610A0">
        <w:t>(6), 269-281. doi:10.1016/j.it.2013.02.002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Pleiman, C. M., Abrams, C., Gauen, L. T., Bedzyk, W., Jongstra, J., Shaw, A. S., &amp; Cambier, J. C. (1994). Distinct p53/56lyn and p59fyn domains associate with nonphosphorylated and phosphorylated Ig-alpha. </w:t>
      </w:r>
      <w:r w:rsidRPr="00B610A0">
        <w:rPr>
          <w:i/>
        </w:rPr>
        <w:t>Proceedings of the National Academy of Sciences of the United States of America, 91</w:t>
      </w:r>
      <w:r w:rsidRPr="00B610A0">
        <w:t xml:space="preserve">(10), 4268-4272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Pore, D., &amp; Gupta, N. (2015). The ezrin-radixin-moesin family of proteins in the regulation of B-cell immune response. </w:t>
      </w:r>
      <w:r w:rsidRPr="00B610A0">
        <w:rPr>
          <w:i/>
        </w:rPr>
        <w:t>Critical Reviews in Immunology, 35</w:t>
      </w:r>
      <w:r w:rsidRPr="00B610A0">
        <w:t xml:space="preserve">(1), 15-31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Ravichandran, K. S., Lorenz, U., Shoelson, S. E., &amp; Burakoff, S. J. (1995). Interaction of Shc with Grb2 regulates association of Grb2 with mSOS. </w:t>
      </w:r>
      <w:r w:rsidRPr="00B610A0">
        <w:rPr>
          <w:i/>
        </w:rPr>
        <w:t>Molecular and Cellular Biology, 15</w:t>
      </w:r>
      <w:r w:rsidRPr="00B610A0">
        <w:t xml:space="preserve">(2), 593-600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Rawlings, D. J., Scharenberg, A. M., Park, H., Wahl, M. I., Lin, S., Kato, R. M., . . . Kinet, J. P. (1996). Activation of BTK by a phosphorylation mechanism initiated by SRC family kinases. </w:t>
      </w:r>
      <w:r w:rsidRPr="00B610A0">
        <w:rPr>
          <w:i/>
        </w:rPr>
        <w:t>Science, 271</w:t>
      </w:r>
      <w:r w:rsidRPr="00B610A0">
        <w:t xml:space="preserve">(5250), 822-825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Richards, J. D., Dave, S. H., Chou, C. H., Mamchak, A. A., &amp; DeFranco, A. L. (2001). Inhibition of the MEK/ERK signaling pathway blocks a subset of B cell responses to antigen. </w:t>
      </w:r>
      <w:r w:rsidRPr="00B610A0">
        <w:rPr>
          <w:i/>
        </w:rPr>
        <w:t>Journal of Immunology, 166</w:t>
      </w:r>
      <w:r w:rsidRPr="00B610A0">
        <w:t xml:space="preserve">(6), 3855-3864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Sabapathy, K., Hochedlinger, K., Nam, S. Y., Bauer, A., Karin, M., &amp; Wagner, E. F. (2004). Distinct roles for JNK1 and JNK2 in regulating JNK activity and c-Jun-dependent cell proliferation. </w:t>
      </w:r>
      <w:r w:rsidRPr="00B610A0">
        <w:rPr>
          <w:i/>
        </w:rPr>
        <w:t>Molecular Cell, 15</w:t>
      </w:r>
      <w:r w:rsidRPr="00B610A0">
        <w:t>(5), 713-725. doi:10.1016/j.molcel.2004.08.028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Saito, K., Scharenberg, A. M., &amp; Kinet, J. P. (2001). Interaction between the Btk PH domain and phosphatidylinositol-3,4,5-trisphosphate directly regulates Btk. </w:t>
      </w:r>
      <w:r w:rsidRPr="00B610A0">
        <w:rPr>
          <w:i/>
        </w:rPr>
        <w:t>Journal of Biological Chemistry, 276</w:t>
      </w:r>
      <w:r w:rsidRPr="00B610A0">
        <w:t>(19), 16201-16206. doi:DOI 10.1074/jbc.M100873200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Saito, K., Tolias, K. F., Saci, A., Koon, H. B., Humphries, L. A., Scharenberg, A., . . . Carpenter, C. L. (2003). BTK regulates PtdIns-4,5-P2 synthesis: importance for calcium signaling and PI3K activity. </w:t>
      </w:r>
      <w:r w:rsidRPr="00B610A0">
        <w:rPr>
          <w:i/>
        </w:rPr>
        <w:t>Immunity, 19</w:t>
      </w:r>
      <w:r w:rsidRPr="00B610A0">
        <w:t xml:space="preserve">(5), 669-678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Sato, S., Miller, A. S., Howard, M. C., &amp; Tedder, T. F. (1997). Regulation of B lymphocyte development and activation by the CD19/CD21/CD81/Leu 13 complex requires the cytoplasmic domain of CD19. </w:t>
      </w:r>
      <w:r w:rsidRPr="00B610A0">
        <w:rPr>
          <w:i/>
        </w:rPr>
        <w:t>Journal of Immunology, 159</w:t>
      </w:r>
      <w:r w:rsidRPr="00B610A0">
        <w:t xml:space="preserve">(7), 3278-3287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Saunders, A. E., &amp; Johnson, P. (2010). Modulation of immune cell signalling by the leukocyte common tyrosine phosphatase, CD45. </w:t>
      </w:r>
      <w:r w:rsidRPr="00B610A0">
        <w:rPr>
          <w:i/>
        </w:rPr>
        <w:t>Cellular Signalling, 22</w:t>
      </w:r>
      <w:r w:rsidRPr="00B610A0">
        <w:t>(3), 339-348. doi:10.1016/j.cellsig.2009.10.003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Shinohara, H., Yasuda, T., Aiba, Y., Sanjo, H., Hamadate, M., Watarai, H., . . . Kurosaki, T. (2005). PKC beta regulates BCR-mediated IKK activation by facilitating the interaction between TAK1 and CARMA1. </w:t>
      </w:r>
      <w:r w:rsidRPr="00B610A0">
        <w:rPr>
          <w:i/>
        </w:rPr>
        <w:t>Journal of Experimental Medicine, 202</w:t>
      </w:r>
      <w:r w:rsidRPr="00B610A0">
        <w:t>(10), 1423-1431. doi:DOI 10.1084/jem.20051591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Smith, K. G. C., Tarlinton, D. M., Doody, G. M., Hibbs, M. L., &amp; Fearon, D. T. (1998). Inhibition of the B cell by CD22: A requirement for Lyn. </w:t>
      </w:r>
      <w:r w:rsidRPr="00B610A0">
        <w:rPr>
          <w:i/>
        </w:rPr>
        <w:t>Journal of Experimental Medicine, 187</w:t>
      </w:r>
      <w:r w:rsidRPr="00B610A0">
        <w:t>(5), 807-811. doi:DOI 10.1084/jem.187.5.807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Sohn, H. W., Gu, H., &amp; Pierce, S. K. (2003). Cbl-b negatively regulates B cell antigen receptor signaling in mature B cells through ubiquitination of the tyrosine kinase Syk. </w:t>
      </w:r>
      <w:r w:rsidRPr="00B610A0">
        <w:rPr>
          <w:i/>
        </w:rPr>
        <w:t>Journal of Experimental Medicine, 197</w:t>
      </w:r>
      <w:r w:rsidRPr="00B610A0">
        <w:t>(11), 1511-1524. doi:10.1084/jem.20021686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Song, W., Liu, C., Seeley-Fallen, M. K., Miller, H., Ketchum, C., &amp; Upadhyaya, A. (2013). Actin-mediated feedback loops in B-cell receptor signaling. </w:t>
      </w:r>
      <w:r w:rsidRPr="00B610A0">
        <w:rPr>
          <w:i/>
        </w:rPr>
        <w:t>Immunological Reviews, 256</w:t>
      </w:r>
      <w:r w:rsidRPr="00B610A0">
        <w:t>(1), 177-189. doi:10.1111/imr.12113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Stephens, L. R., Anderson, K. E., &amp; Hawkins, P. T. (2001). Src family kinases mediate receptor-stimulated, phosphoinositide 3-kinase-dependent, tyrosine phosphorylation of dual adaptor for phosphotyrosine and 3-phosphoinositides-1 in endothelial and B cell lines. </w:t>
      </w:r>
      <w:r w:rsidRPr="00B610A0">
        <w:rPr>
          <w:i/>
        </w:rPr>
        <w:t>Journal of Biological Chemistry, 276</w:t>
      </w:r>
      <w:r w:rsidRPr="00B610A0">
        <w:t>(46), 42767-42773. doi:10.1074/jbc.M107194200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lastRenderedPageBreak/>
        <w:t xml:space="preserve">Stoddart, A., Dykstra, M. L., Brown, B. K., Song, W., Pierce, S. K., &amp; Brodsky, F. M. (2002). Lipid rafts unite signaling cascades with clathrin to regulate BCR internalization. </w:t>
      </w:r>
      <w:r w:rsidRPr="00B610A0">
        <w:rPr>
          <w:i/>
        </w:rPr>
        <w:t>Immunity, 17</w:t>
      </w:r>
      <w:r w:rsidRPr="00B610A0">
        <w:t xml:space="preserve">(4), 451-462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Stone, J. C. (2011). Regulation and Function of the RasGRP Family of Ras Activators in Blood Cells. </w:t>
      </w:r>
      <w:r w:rsidRPr="00B610A0">
        <w:rPr>
          <w:i/>
        </w:rPr>
        <w:t>Genes &amp; Cancer, 2</w:t>
      </w:r>
      <w:r w:rsidRPr="00B610A0">
        <w:t>(3), 320-334. doi:10.1177/1947601911408082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Stork, B., Neumann, K., Goldbeck, I., Alers, S., Kahne, T., Naumann, M., . . . Wienands, J. (2007). Subcellular localization of Grb2 by the adaptor protein Dok-3 restricts the intensity of Ca2+ signaling in B cells. </w:t>
      </w:r>
      <w:r w:rsidRPr="00B610A0">
        <w:rPr>
          <w:i/>
        </w:rPr>
        <w:t>EMBO Journal, 26</w:t>
      </w:r>
      <w:r w:rsidRPr="00B610A0">
        <w:t>(4), 1140-1149. doi:10.1038/sj.emboj.7601557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Sutherland, C. L., Heath, A. W., Pelech, S. L., Young, P. R., &amp; Gold, M. R. (1996). Differential activation of the ERK, JNK, and p38 mitogen-activated protein kinases by CD40 and the B cell antigen receptor. </w:t>
      </w:r>
      <w:r w:rsidRPr="00B610A0">
        <w:rPr>
          <w:i/>
        </w:rPr>
        <w:t>Journal of Immunology, 157</w:t>
      </w:r>
      <w:r w:rsidRPr="00B610A0">
        <w:t xml:space="preserve">(8), 3381-3390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Swart, J. M., Bergeron, D. M., &amp; Chiles, T. C. (2000). Identification of a membrane Ig-induced p38 mitogen-activated protein kinase module that regulates cAMP response element binding protein phosphorylation and transcriptional activation in CH31 B cell lymphomas. </w:t>
      </w:r>
      <w:r w:rsidRPr="00B610A0">
        <w:rPr>
          <w:i/>
        </w:rPr>
        <w:t>Journal of Immunology, 164</w:t>
      </w:r>
      <w:r w:rsidRPr="00B610A0">
        <w:t xml:space="preserve">(5), 2311-2319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Szydlowski, M., Jablonska, E., &amp; Juszczynski, P. (2014). FOXO1 Transcription Factor: A Critical Effector of the PI3K-AKT Axis in B-Cell Development. </w:t>
      </w:r>
      <w:r w:rsidRPr="00B610A0">
        <w:rPr>
          <w:i/>
        </w:rPr>
        <w:t>International Reviews of Immunology, 33</w:t>
      </w:r>
      <w:r w:rsidRPr="00B610A0">
        <w:t>(2), 146-157. doi:10.3109/08830185.2014.885022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Tamir, I., Stolpa, J. C., Helgason, C. D., Nakamura, K., Bruhns, P., Daeron, M., &amp; Cambier, J. C. (2000). The RasGAP-binding protein p62dok is a mediator of inhibitory FcgammaRIIB signals in B cells. </w:t>
      </w:r>
      <w:r w:rsidRPr="00B610A0">
        <w:rPr>
          <w:i/>
        </w:rPr>
        <w:t>Immunity, 12</w:t>
      </w:r>
      <w:r w:rsidRPr="00B610A0">
        <w:t xml:space="preserve">(3), 347-358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Tedder, T. F., Inaoki, M., &amp; Sato, S. (1997). The CD19-CD21 complex regulates signal transduction thresholds governing humoral immunity and autoimmunity. </w:t>
      </w:r>
      <w:r w:rsidRPr="00B610A0">
        <w:rPr>
          <w:i/>
        </w:rPr>
        <w:t>Immunity, 6</w:t>
      </w:r>
      <w:r w:rsidRPr="00B610A0">
        <w:t>(2), 107-118. doi:Doi 10.1016/S1074-7613(00)80418-5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Tedder, T. F., Poe, J. C., &amp; Haas, K. M. (2005). CD22: A multifunctional receptor that regulates B lymphocyte survival and signal transduction. </w:t>
      </w:r>
      <w:r w:rsidRPr="00B610A0">
        <w:rPr>
          <w:i/>
        </w:rPr>
        <w:t>Advances in Immunology, Vol 88, 88</w:t>
      </w:r>
      <w:r w:rsidRPr="00B610A0">
        <w:t>, 1-50. doi:10.1016/S0065-2776(05)88001-0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Thome, M. (2004). CARMA1, BCL-10 and MALT1 in lymphocyte development and activation. </w:t>
      </w:r>
      <w:r w:rsidRPr="00B610A0">
        <w:rPr>
          <w:i/>
        </w:rPr>
        <w:t>Nature Reviews: Immunology, 4</w:t>
      </w:r>
      <w:r w:rsidRPr="00B610A0">
        <w:t>(5), 348-359. doi:10.1038/nri1352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Traub, L. M. (2003). Sorting it out: AP-2 and alternate clathrin adaptors in endocytic cargo selection. </w:t>
      </w:r>
      <w:r w:rsidRPr="00B610A0">
        <w:rPr>
          <w:i/>
        </w:rPr>
        <w:t>Journal of Cell Biology, 163</w:t>
      </w:r>
      <w:r w:rsidRPr="00B610A0">
        <w:t>(2), 203-208. doi:10.1083/jcb.200309175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Tse, K. W., Dang-Lawson, M., Lee, R. L., Vong, D., Bulic, A., Buckbinder, L., &amp; Gold, M. R. (2009). B cell receptor-induced phosphorylation of Pyk2 and focal adhesion kinase involves integrins and the Rap GTPases and is required for B cell spreading. </w:t>
      </w:r>
      <w:r w:rsidRPr="00B610A0">
        <w:rPr>
          <w:i/>
        </w:rPr>
        <w:t>Journal of Biological Chemistry, 284</w:t>
      </w:r>
      <w:r w:rsidRPr="00B610A0">
        <w:t>(34), 22865-22877. doi:10.1074/jbc.M109.013169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Turner, M., &amp; Billadeau, D. D. (2002). VAV proteins as signal integrators for multi-subunit immune-recognition receptors. </w:t>
      </w:r>
      <w:r w:rsidRPr="00B610A0">
        <w:rPr>
          <w:i/>
        </w:rPr>
        <w:t>Nature Reviews: Immunology, 2</w:t>
      </w:r>
      <w:r w:rsidRPr="00B610A0">
        <w:t>(7), 476-486. doi:10.1038/nri840</w:t>
      </w:r>
    </w:p>
    <w:p w:rsidR="00B610A0" w:rsidRPr="004C27C1" w:rsidRDefault="00B610A0" w:rsidP="00B610A0">
      <w:pPr>
        <w:pStyle w:val="EndNoteBibliography"/>
        <w:spacing w:after="0"/>
        <w:ind w:left="720" w:hanging="720"/>
        <w:rPr>
          <w:lang w:val="sv-SE"/>
        </w:rPr>
      </w:pPr>
      <w:r w:rsidRPr="00B610A0">
        <w:t xml:space="preserve">Valentine, M. A., Czernik, A. J., Rachie, N., Hidaka, H., Fisher, C. L., Cambier, J. C., &amp; Bomsztyk, K. (1995). Anti-immunoglobulin M activates nuclear calcium/calmodulin-dependent protein kinase II in human B lymphocytes. </w:t>
      </w:r>
      <w:r w:rsidRPr="004C27C1">
        <w:rPr>
          <w:i/>
          <w:lang w:val="sv-SE"/>
        </w:rPr>
        <w:t>Journal of Experimental Medicine, 182</w:t>
      </w:r>
      <w:r w:rsidRPr="004C27C1">
        <w:rPr>
          <w:lang w:val="sv-SE"/>
        </w:rPr>
        <w:t xml:space="preserve">(6), 1943-1949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4C27C1">
        <w:rPr>
          <w:lang w:val="sv-SE"/>
        </w:rPr>
        <w:t xml:space="preserve">van Noesel, C. J., Lankester, A. C., van Schijndel, G. M., &amp; van Lier, R. A. (1993). </w:t>
      </w:r>
      <w:r w:rsidRPr="00B610A0">
        <w:t xml:space="preserve">The CR2/CD19 complex on human B cells contains the src-family kinase Lyn. </w:t>
      </w:r>
      <w:r w:rsidRPr="00B610A0">
        <w:rPr>
          <w:i/>
        </w:rPr>
        <w:t>International Immunology, 5</w:t>
      </w:r>
      <w:r w:rsidRPr="00B610A0">
        <w:t xml:space="preserve">(7), 699-705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Vega, F., Medeiros, L. J., Leventaki, V., Atwell, C., Cho-Vega, J. H., Tian, L., . . . Rassidakis, G. Z. (2006). Activation of mammalian target of rapamycin signaling pathway contributes to tumor cell survival in anaplastic lymphoma kinase-positive anaplastic large cell lymphoma. </w:t>
      </w:r>
      <w:r w:rsidRPr="00B610A0">
        <w:rPr>
          <w:i/>
        </w:rPr>
        <w:t>Cancer Research, 66</w:t>
      </w:r>
      <w:r w:rsidRPr="00B610A0">
        <w:t>(13), 6589-6597. doi:10.1158/0008-5472.CAN-05-3018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Wang, C., Deng, L., Hong, M., Akkaraju, G. R., Inoue, J., &amp; Chen, Z. J. (2001). TAK1 is a ubiquitin-dependent kinase of MKK and IKK. </w:t>
      </w:r>
      <w:r w:rsidRPr="00B610A0">
        <w:rPr>
          <w:i/>
        </w:rPr>
        <w:t>Nature, 412</w:t>
      </w:r>
      <w:r w:rsidRPr="00B610A0">
        <w:t>(6844), 346-351. doi:10.1038/35085597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Wang, J. C., Lee, J. Y., Christian, S., Dang-Lawson, M., Pritchard, C., Freeman, S. A., &amp; Gold, M. R. (2017). The Rap1-cofilin-1 pathway coordinates actin reorganization and MTOC polarization </w:t>
      </w:r>
      <w:r w:rsidRPr="00B610A0">
        <w:lastRenderedPageBreak/>
        <w:t xml:space="preserve">at the B cell immune synapse. </w:t>
      </w:r>
      <w:r w:rsidRPr="00B610A0">
        <w:rPr>
          <w:i/>
        </w:rPr>
        <w:t>Journal of Cell Science, 130</w:t>
      </w:r>
      <w:r w:rsidRPr="00B610A0">
        <w:t>(6), 1094-1109. doi:10.1242/jcs.191858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Weiss, C., Schneider, S., Wagner, E. F., Zhang, X., Seto, E., &amp; Bohmann, D. (2003). JNK phosphorylation relieves HDAC3-dependent suppression of the transcriptional activity of c-Jun. </w:t>
      </w:r>
      <w:r w:rsidRPr="00B610A0">
        <w:rPr>
          <w:i/>
        </w:rPr>
        <w:t>EMBO Journal, 22</w:t>
      </w:r>
      <w:r w:rsidRPr="00B610A0">
        <w:t>(14), 3686-3695. doi:10.1093/emboj/cdg364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Wu, C. J., &amp; Ashwell, J. D. (2008). NEMO recognition of ubiquitinated Bcl10 is required for T cell receptor-mediated NF-kappaB activation. </w:t>
      </w:r>
      <w:r w:rsidRPr="00B610A0">
        <w:rPr>
          <w:i/>
        </w:rPr>
        <w:t>Proceedings of the National Academy of Sciences of the United States of America, 105</w:t>
      </w:r>
      <w:r w:rsidRPr="00B610A0">
        <w:t>(8), 3023-3028. doi:10.1073/pnas.0712313105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4C27C1">
        <w:rPr>
          <w:lang w:val="sv-SE"/>
        </w:rPr>
        <w:t xml:space="preserve">Wu, H. J., &amp; Bondada, S. (2009). </w:t>
      </w:r>
      <w:r w:rsidRPr="00B610A0">
        <w:t xml:space="preserve">CD72, a Coreceptor with Both Positive and Negative Effects on B Lymphocyte Development and Function. </w:t>
      </w:r>
      <w:r w:rsidRPr="00B610A0">
        <w:rPr>
          <w:i/>
        </w:rPr>
        <w:t>Journal of Clinical Immunology, 29</w:t>
      </w:r>
      <w:r w:rsidRPr="00B610A0">
        <w:t>(1), 12-21. doi:10.1007/s10875-008-9264-6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Yasuda, T. (2016). MAP Kinase Cascades in Antigen Receptor Signaling and Physiology. </w:t>
      </w:r>
      <w:r w:rsidRPr="00B610A0">
        <w:rPr>
          <w:i/>
        </w:rPr>
        <w:t>Current Topics in Microbiology and Immunology, 393</w:t>
      </w:r>
      <w:r w:rsidRPr="00B610A0">
        <w:t>, 211-231. doi:10.1007/82_2015_481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Yasuda, T., Tezuka, T., Maeda, A., Inazu, T., Yamanashi, Y., Gu, H., . . . Yamamoto, T. (2002). Cbl-b positively regulates Btk-mediated activation of phospholipase C-gamma2 in B cells. </w:t>
      </w:r>
      <w:r w:rsidRPr="00B610A0">
        <w:rPr>
          <w:i/>
        </w:rPr>
        <w:t>Journal of Experimental Medicine, 196</w:t>
      </w:r>
      <w:r w:rsidRPr="00B610A0">
        <w:t xml:space="preserve">(1), 51-63. 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Yusuf, I., Zhu, X., Kharas, M. G., Chen, J., &amp; Fruman, D. A. (2004). Optimal B-cell proliferation requires phosphoinositide 3-kinase-dependent inactivation of FOXO transcription factors. </w:t>
      </w:r>
      <w:r w:rsidRPr="00B610A0">
        <w:rPr>
          <w:i/>
        </w:rPr>
        <w:t>Blood, 104</w:t>
      </w:r>
      <w:r w:rsidRPr="00B610A0">
        <w:t>(3), 784-787. doi:10.1182/blood-2003-09-3071</w:t>
      </w:r>
    </w:p>
    <w:p w:rsidR="00B610A0" w:rsidRPr="00B610A0" w:rsidRDefault="00B610A0" w:rsidP="00B610A0">
      <w:pPr>
        <w:pStyle w:val="EndNoteBibliography"/>
        <w:spacing w:after="0"/>
        <w:ind w:left="720" w:hanging="720"/>
      </w:pPr>
      <w:r w:rsidRPr="00B610A0">
        <w:t xml:space="preserve">Zhao, M., New, L., Kravchenko, V. V., Kato, Y., Gram, H., di Padova, F., . . . Han, J. H. (1999). Regulation of the MEF2 family of transcription factors by p38. </w:t>
      </w:r>
      <w:r w:rsidRPr="00B610A0">
        <w:rPr>
          <w:i/>
        </w:rPr>
        <w:t>Molecular and Cellular Biology, 19</w:t>
      </w:r>
      <w:r w:rsidRPr="00B610A0">
        <w:t xml:space="preserve">(1), 21-30. </w:t>
      </w:r>
    </w:p>
    <w:p w:rsidR="00B610A0" w:rsidRPr="00B610A0" w:rsidRDefault="00B610A0" w:rsidP="00B610A0">
      <w:pPr>
        <w:pStyle w:val="EndNoteBibliography"/>
        <w:ind w:left="720" w:hanging="720"/>
      </w:pPr>
      <w:r w:rsidRPr="00B610A0">
        <w:t xml:space="preserve">Zheng, Y., Liu, H., Coughlin, J., Zheng, J., Li, L., &amp; Stone, J. C. (2005). Phosphorylation of RasGRP3 on threonine 133 provides a mechanistic link between PKC and Ras signaling systems in B cells. </w:t>
      </w:r>
      <w:r w:rsidRPr="00B610A0">
        <w:rPr>
          <w:i/>
        </w:rPr>
        <w:t>Blood, 105</w:t>
      </w:r>
      <w:r w:rsidRPr="00B610A0">
        <w:t>(9), 3648-3654. doi:10.1182/blood-2004-10-3916</w:t>
      </w:r>
    </w:p>
    <w:p w:rsidR="00A2742D" w:rsidRPr="00895605" w:rsidRDefault="008A386A">
      <w:pPr>
        <w:rPr>
          <w:lang w:val="sv-SE"/>
        </w:rPr>
      </w:pPr>
      <w:r>
        <w:rPr>
          <w:lang w:val="sv-SE"/>
        </w:rPr>
        <w:fldChar w:fldCharType="end"/>
      </w:r>
    </w:p>
    <w:sectPr w:rsidR="00A2742D" w:rsidRPr="00895605" w:rsidSect="00CF6A40">
      <w:footerReference w:type="default" r:id="rId8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234F0" w:rsidRDefault="008234F0" w:rsidP="00F32D1E">
      <w:pPr>
        <w:spacing w:after="0" w:line="240" w:lineRule="auto"/>
      </w:pPr>
      <w:r>
        <w:separator/>
      </w:r>
    </w:p>
  </w:endnote>
  <w:endnote w:type="continuationSeparator" w:id="0">
    <w:p w:rsidR="008234F0" w:rsidRDefault="008234F0" w:rsidP="00F32D1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43690393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D7A01" w:rsidRDefault="00BD7A0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5599E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BD7A01" w:rsidRDefault="00BD7A0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234F0" w:rsidRDefault="008234F0" w:rsidP="00F32D1E">
      <w:pPr>
        <w:spacing w:after="0" w:line="240" w:lineRule="auto"/>
      </w:pPr>
      <w:r>
        <w:separator/>
      </w:r>
    </w:p>
  </w:footnote>
  <w:footnote w:type="continuationSeparator" w:id="0">
    <w:p w:rsidR="008234F0" w:rsidRDefault="008234F0" w:rsidP="00F32D1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05A74B1"/>
    <w:multiLevelType w:val="multilevel"/>
    <w:tmpl w:val="D33A18A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rEwMjU1MTU3MLU0NjFT0lEKTi0uzszPAykwsqgFAATNb2c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99asrx8trdsmefax6xd0snp90de0s2xpwx&quot;&gt;My EndNote Library&lt;record-ids&gt;&lt;item&gt;73&lt;/item&gt;&lt;item&gt;195&lt;/item&gt;&lt;item&gt;203&lt;/item&gt;&lt;item&gt;204&lt;/item&gt;&lt;item&gt;205&lt;/item&gt;&lt;item&gt;210&lt;/item&gt;&lt;item&gt;213&lt;/item&gt;&lt;item&gt;230&lt;/item&gt;&lt;item&gt;232&lt;/item&gt;&lt;item&gt;251&lt;/item&gt;&lt;item&gt;254&lt;/item&gt;&lt;item&gt;331&lt;/item&gt;&lt;item&gt;332&lt;/item&gt;&lt;item&gt;333&lt;/item&gt;&lt;item&gt;334&lt;/item&gt;&lt;item&gt;335&lt;/item&gt;&lt;item&gt;337&lt;/item&gt;&lt;item&gt;338&lt;/item&gt;&lt;item&gt;339&lt;/item&gt;&lt;item&gt;340&lt;/item&gt;&lt;item&gt;341&lt;/item&gt;&lt;item&gt;342&lt;/item&gt;&lt;item&gt;343&lt;/item&gt;&lt;item&gt;344&lt;/item&gt;&lt;item&gt;345&lt;/item&gt;&lt;item&gt;346&lt;/item&gt;&lt;item&gt;347&lt;/item&gt;&lt;item&gt;348&lt;/item&gt;&lt;item&gt;349&lt;/item&gt;&lt;item&gt;351&lt;/item&gt;&lt;item&gt;353&lt;/item&gt;&lt;item&gt;354&lt;/item&gt;&lt;item&gt;355&lt;/item&gt;&lt;item&gt;357&lt;/item&gt;&lt;item&gt;358&lt;/item&gt;&lt;item&gt;359&lt;/item&gt;&lt;item&gt;361&lt;/item&gt;&lt;item&gt;362&lt;/item&gt;&lt;item&gt;363&lt;/item&gt;&lt;item&gt;365&lt;/item&gt;&lt;item&gt;366&lt;/item&gt;&lt;item&gt;367&lt;/item&gt;&lt;item&gt;368&lt;/item&gt;&lt;item&gt;369&lt;/item&gt;&lt;item&gt;370&lt;/item&gt;&lt;item&gt;371&lt;/item&gt;&lt;item&gt;372&lt;/item&gt;&lt;item&gt;373&lt;/item&gt;&lt;item&gt;374&lt;/item&gt;&lt;item&gt;376&lt;/item&gt;&lt;item&gt;377&lt;/item&gt;&lt;item&gt;378&lt;/item&gt;&lt;item&gt;379&lt;/item&gt;&lt;item&gt;382&lt;/item&gt;&lt;item&gt;383&lt;/item&gt;&lt;item&gt;386&lt;/item&gt;&lt;item&gt;387&lt;/item&gt;&lt;item&gt;388&lt;/item&gt;&lt;item&gt;392&lt;/item&gt;&lt;item&gt;393&lt;/item&gt;&lt;item&gt;394&lt;/item&gt;&lt;item&gt;395&lt;/item&gt;&lt;item&gt;396&lt;/item&gt;&lt;item&gt;397&lt;/item&gt;&lt;item&gt;398&lt;/item&gt;&lt;item&gt;399&lt;/item&gt;&lt;item&gt;401&lt;/item&gt;&lt;item&gt;402&lt;/item&gt;&lt;item&gt;403&lt;/item&gt;&lt;item&gt;405&lt;/item&gt;&lt;item&gt;406&lt;/item&gt;&lt;item&gt;407&lt;/item&gt;&lt;item&gt;408&lt;/item&gt;&lt;item&gt;410&lt;/item&gt;&lt;item&gt;411&lt;/item&gt;&lt;item&gt;412&lt;/item&gt;&lt;item&gt;413&lt;/item&gt;&lt;item&gt;414&lt;/item&gt;&lt;item&gt;415&lt;/item&gt;&lt;item&gt;416&lt;/item&gt;&lt;item&gt;417&lt;/item&gt;&lt;item&gt;418&lt;/item&gt;&lt;item&gt;419&lt;/item&gt;&lt;item&gt;420&lt;/item&gt;&lt;item&gt;421&lt;/item&gt;&lt;item&gt;422&lt;/item&gt;&lt;item&gt;423&lt;/item&gt;&lt;item&gt;424&lt;/item&gt;&lt;item&gt;425&lt;/item&gt;&lt;item&gt;426&lt;/item&gt;&lt;item&gt;427&lt;/item&gt;&lt;item&gt;428&lt;/item&gt;&lt;item&gt;429&lt;/item&gt;&lt;item&gt;430&lt;/item&gt;&lt;item&gt;432&lt;/item&gt;&lt;item&gt;433&lt;/item&gt;&lt;item&gt;434&lt;/item&gt;&lt;item&gt;435&lt;/item&gt;&lt;item&gt;436&lt;/item&gt;&lt;item&gt;439&lt;/item&gt;&lt;item&gt;440&lt;/item&gt;&lt;item&gt;442&lt;/item&gt;&lt;item&gt;443&lt;/item&gt;&lt;item&gt;446&lt;/item&gt;&lt;item&gt;447&lt;/item&gt;&lt;item&gt;448&lt;/item&gt;&lt;item&gt;449&lt;/item&gt;&lt;item&gt;450&lt;/item&gt;&lt;item&gt;451&lt;/item&gt;&lt;item&gt;452&lt;/item&gt;&lt;item&gt;453&lt;/item&gt;&lt;item&gt;454&lt;/item&gt;&lt;item&gt;456&lt;/item&gt;&lt;item&gt;457&lt;/item&gt;&lt;item&gt;458&lt;/item&gt;&lt;item&gt;459&lt;/item&gt;&lt;item&gt;460&lt;/item&gt;&lt;item&gt;461&lt;/item&gt;&lt;item&gt;463&lt;/item&gt;&lt;item&gt;464&lt;/item&gt;&lt;item&gt;465&lt;/item&gt;&lt;item&gt;466&lt;/item&gt;&lt;item&gt;467&lt;/item&gt;&lt;item&gt;468&lt;/item&gt;&lt;item&gt;469&lt;/item&gt;&lt;item&gt;470&lt;/item&gt;&lt;item&gt;471&lt;/item&gt;&lt;item&gt;472&lt;/item&gt;&lt;item&gt;473&lt;/item&gt;&lt;item&gt;474&lt;/item&gt;&lt;item&gt;476&lt;/item&gt;&lt;item&gt;478&lt;/item&gt;&lt;item&gt;479&lt;/item&gt;&lt;item&gt;480&lt;/item&gt;&lt;item&gt;485&lt;/item&gt;&lt;item&gt;507&lt;/item&gt;&lt;item&gt;518&lt;/item&gt;&lt;item&gt;520&lt;/item&gt;&lt;item&gt;521&lt;/item&gt;&lt;item&gt;522&lt;/item&gt;&lt;item&gt;523&lt;/item&gt;&lt;item&gt;526&lt;/item&gt;&lt;/record-ids&gt;&lt;/item&gt;&lt;/Libraries&gt;"/>
  </w:docVars>
  <w:rsids>
    <w:rsidRoot w:val="00895605"/>
    <w:rsid w:val="00005361"/>
    <w:rsid w:val="0001022B"/>
    <w:rsid w:val="00025D6C"/>
    <w:rsid w:val="000408EF"/>
    <w:rsid w:val="00047517"/>
    <w:rsid w:val="00050C1A"/>
    <w:rsid w:val="0005626D"/>
    <w:rsid w:val="00060448"/>
    <w:rsid w:val="000631DD"/>
    <w:rsid w:val="00066DD6"/>
    <w:rsid w:val="00073806"/>
    <w:rsid w:val="0007683E"/>
    <w:rsid w:val="0008146D"/>
    <w:rsid w:val="00085278"/>
    <w:rsid w:val="00086C7F"/>
    <w:rsid w:val="00090804"/>
    <w:rsid w:val="000A7AA3"/>
    <w:rsid w:val="000B1A2B"/>
    <w:rsid w:val="000B6384"/>
    <w:rsid w:val="000D201B"/>
    <w:rsid w:val="000D33C4"/>
    <w:rsid w:val="000D39F1"/>
    <w:rsid w:val="000E3D99"/>
    <w:rsid w:val="000F1E86"/>
    <w:rsid w:val="001266BC"/>
    <w:rsid w:val="001267AE"/>
    <w:rsid w:val="0013052B"/>
    <w:rsid w:val="00140399"/>
    <w:rsid w:val="001735AF"/>
    <w:rsid w:val="001749AC"/>
    <w:rsid w:val="00175951"/>
    <w:rsid w:val="0019192B"/>
    <w:rsid w:val="00192D85"/>
    <w:rsid w:val="001977E0"/>
    <w:rsid w:val="001C3071"/>
    <w:rsid w:val="001C5A36"/>
    <w:rsid w:val="001D623A"/>
    <w:rsid w:val="001E2531"/>
    <w:rsid w:val="001F1AB8"/>
    <w:rsid w:val="001F4BFF"/>
    <w:rsid w:val="00202E7C"/>
    <w:rsid w:val="002141AC"/>
    <w:rsid w:val="002227AF"/>
    <w:rsid w:val="00222D89"/>
    <w:rsid w:val="00222FF4"/>
    <w:rsid w:val="002235C4"/>
    <w:rsid w:val="00227386"/>
    <w:rsid w:val="00235B7A"/>
    <w:rsid w:val="002500C8"/>
    <w:rsid w:val="002533CD"/>
    <w:rsid w:val="00260A7E"/>
    <w:rsid w:val="002660F3"/>
    <w:rsid w:val="002716DD"/>
    <w:rsid w:val="00282A0B"/>
    <w:rsid w:val="002834D8"/>
    <w:rsid w:val="002861AF"/>
    <w:rsid w:val="00296808"/>
    <w:rsid w:val="00297CA4"/>
    <w:rsid w:val="002A1CFF"/>
    <w:rsid w:val="002A2C60"/>
    <w:rsid w:val="002A5B77"/>
    <w:rsid w:val="002A6A4A"/>
    <w:rsid w:val="002B65FB"/>
    <w:rsid w:val="002C337A"/>
    <w:rsid w:val="002D3947"/>
    <w:rsid w:val="002D4FFD"/>
    <w:rsid w:val="002E03EC"/>
    <w:rsid w:val="002E3BF1"/>
    <w:rsid w:val="002F261C"/>
    <w:rsid w:val="002F2BB5"/>
    <w:rsid w:val="002F78B2"/>
    <w:rsid w:val="00306FA5"/>
    <w:rsid w:val="00326897"/>
    <w:rsid w:val="0033248B"/>
    <w:rsid w:val="003349FE"/>
    <w:rsid w:val="00346C8F"/>
    <w:rsid w:val="0034730C"/>
    <w:rsid w:val="003623E4"/>
    <w:rsid w:val="00364CDB"/>
    <w:rsid w:val="003902ED"/>
    <w:rsid w:val="00391489"/>
    <w:rsid w:val="003A1CE5"/>
    <w:rsid w:val="003B73B9"/>
    <w:rsid w:val="003C58B8"/>
    <w:rsid w:val="003D560A"/>
    <w:rsid w:val="003E0197"/>
    <w:rsid w:val="003E683B"/>
    <w:rsid w:val="003F0902"/>
    <w:rsid w:val="0040364D"/>
    <w:rsid w:val="00417F2C"/>
    <w:rsid w:val="0042287B"/>
    <w:rsid w:val="00422F8A"/>
    <w:rsid w:val="00424CB3"/>
    <w:rsid w:val="00425B5C"/>
    <w:rsid w:val="00451254"/>
    <w:rsid w:val="00464D6B"/>
    <w:rsid w:val="00470B97"/>
    <w:rsid w:val="00491FE5"/>
    <w:rsid w:val="00493BC3"/>
    <w:rsid w:val="004B6876"/>
    <w:rsid w:val="004B7EBD"/>
    <w:rsid w:val="004C27C1"/>
    <w:rsid w:val="004C5825"/>
    <w:rsid w:val="004C65AF"/>
    <w:rsid w:val="004F52E9"/>
    <w:rsid w:val="004F69B9"/>
    <w:rsid w:val="00500463"/>
    <w:rsid w:val="005024A2"/>
    <w:rsid w:val="00512875"/>
    <w:rsid w:val="00513718"/>
    <w:rsid w:val="00531EC2"/>
    <w:rsid w:val="0053316F"/>
    <w:rsid w:val="00543757"/>
    <w:rsid w:val="00546267"/>
    <w:rsid w:val="005556D4"/>
    <w:rsid w:val="00557FBA"/>
    <w:rsid w:val="005642F1"/>
    <w:rsid w:val="00565F4A"/>
    <w:rsid w:val="00566976"/>
    <w:rsid w:val="005746CD"/>
    <w:rsid w:val="005774AB"/>
    <w:rsid w:val="005917B7"/>
    <w:rsid w:val="00597F72"/>
    <w:rsid w:val="005A0A2D"/>
    <w:rsid w:val="005A2EEB"/>
    <w:rsid w:val="005C79C5"/>
    <w:rsid w:val="005D0016"/>
    <w:rsid w:val="005D16E1"/>
    <w:rsid w:val="005D438B"/>
    <w:rsid w:val="005D5E21"/>
    <w:rsid w:val="005E6FA2"/>
    <w:rsid w:val="006104AD"/>
    <w:rsid w:val="00613A1A"/>
    <w:rsid w:val="0061564B"/>
    <w:rsid w:val="00615E71"/>
    <w:rsid w:val="00621897"/>
    <w:rsid w:val="00631AD3"/>
    <w:rsid w:val="00642BB6"/>
    <w:rsid w:val="00644942"/>
    <w:rsid w:val="00644E11"/>
    <w:rsid w:val="00653FA0"/>
    <w:rsid w:val="00657B13"/>
    <w:rsid w:val="00660D02"/>
    <w:rsid w:val="0066563C"/>
    <w:rsid w:val="00677620"/>
    <w:rsid w:val="006843A9"/>
    <w:rsid w:val="00694F6D"/>
    <w:rsid w:val="006A6E7C"/>
    <w:rsid w:val="006B592E"/>
    <w:rsid w:val="006B71A7"/>
    <w:rsid w:val="006C15E5"/>
    <w:rsid w:val="006D571E"/>
    <w:rsid w:val="006F6C3E"/>
    <w:rsid w:val="00706177"/>
    <w:rsid w:val="00714900"/>
    <w:rsid w:val="00714E62"/>
    <w:rsid w:val="00715ECF"/>
    <w:rsid w:val="00727C0D"/>
    <w:rsid w:val="00741A68"/>
    <w:rsid w:val="00743061"/>
    <w:rsid w:val="0075007F"/>
    <w:rsid w:val="00751C27"/>
    <w:rsid w:val="00761926"/>
    <w:rsid w:val="00770B74"/>
    <w:rsid w:val="00773849"/>
    <w:rsid w:val="0077497F"/>
    <w:rsid w:val="007843FC"/>
    <w:rsid w:val="00792363"/>
    <w:rsid w:val="007924F0"/>
    <w:rsid w:val="00794645"/>
    <w:rsid w:val="007F5CBF"/>
    <w:rsid w:val="00801F2E"/>
    <w:rsid w:val="008229E1"/>
    <w:rsid w:val="008234F0"/>
    <w:rsid w:val="008340D8"/>
    <w:rsid w:val="00846D0E"/>
    <w:rsid w:val="0086612A"/>
    <w:rsid w:val="00871B87"/>
    <w:rsid w:val="0087455F"/>
    <w:rsid w:val="00876A98"/>
    <w:rsid w:val="00890CD6"/>
    <w:rsid w:val="00895497"/>
    <w:rsid w:val="00895605"/>
    <w:rsid w:val="008A386A"/>
    <w:rsid w:val="008A6D44"/>
    <w:rsid w:val="008B0BA3"/>
    <w:rsid w:val="008B5A55"/>
    <w:rsid w:val="008B7491"/>
    <w:rsid w:val="008C0EAD"/>
    <w:rsid w:val="008C61BD"/>
    <w:rsid w:val="00923233"/>
    <w:rsid w:val="0093112E"/>
    <w:rsid w:val="00931DB7"/>
    <w:rsid w:val="00937404"/>
    <w:rsid w:val="00951E26"/>
    <w:rsid w:val="009659DF"/>
    <w:rsid w:val="00971A1F"/>
    <w:rsid w:val="00990E69"/>
    <w:rsid w:val="00993142"/>
    <w:rsid w:val="009A5A7B"/>
    <w:rsid w:val="009B463B"/>
    <w:rsid w:val="009C3166"/>
    <w:rsid w:val="009C3F04"/>
    <w:rsid w:val="009D2E92"/>
    <w:rsid w:val="009D705B"/>
    <w:rsid w:val="009E6CED"/>
    <w:rsid w:val="009F7527"/>
    <w:rsid w:val="00A02DDB"/>
    <w:rsid w:val="00A02FED"/>
    <w:rsid w:val="00A13E97"/>
    <w:rsid w:val="00A2742D"/>
    <w:rsid w:val="00A325A9"/>
    <w:rsid w:val="00A33493"/>
    <w:rsid w:val="00A33B96"/>
    <w:rsid w:val="00A36C78"/>
    <w:rsid w:val="00A404EB"/>
    <w:rsid w:val="00A446DF"/>
    <w:rsid w:val="00A4594E"/>
    <w:rsid w:val="00A6420D"/>
    <w:rsid w:val="00A6482E"/>
    <w:rsid w:val="00A64A0A"/>
    <w:rsid w:val="00A72566"/>
    <w:rsid w:val="00A7335B"/>
    <w:rsid w:val="00A81A0B"/>
    <w:rsid w:val="00A878C7"/>
    <w:rsid w:val="00A96B04"/>
    <w:rsid w:val="00AA2566"/>
    <w:rsid w:val="00AA2764"/>
    <w:rsid w:val="00AA3884"/>
    <w:rsid w:val="00AC35CC"/>
    <w:rsid w:val="00AC56B7"/>
    <w:rsid w:val="00AF58ED"/>
    <w:rsid w:val="00B108B4"/>
    <w:rsid w:val="00B15092"/>
    <w:rsid w:val="00B22531"/>
    <w:rsid w:val="00B25F49"/>
    <w:rsid w:val="00B333F5"/>
    <w:rsid w:val="00B35268"/>
    <w:rsid w:val="00B3646A"/>
    <w:rsid w:val="00B41C59"/>
    <w:rsid w:val="00B466EE"/>
    <w:rsid w:val="00B50220"/>
    <w:rsid w:val="00B5599E"/>
    <w:rsid w:val="00B610A0"/>
    <w:rsid w:val="00B757CF"/>
    <w:rsid w:val="00B95650"/>
    <w:rsid w:val="00BD7A01"/>
    <w:rsid w:val="00BF3D13"/>
    <w:rsid w:val="00BF5961"/>
    <w:rsid w:val="00C10655"/>
    <w:rsid w:val="00C200C8"/>
    <w:rsid w:val="00C268C7"/>
    <w:rsid w:val="00C51E14"/>
    <w:rsid w:val="00C54880"/>
    <w:rsid w:val="00C70BF2"/>
    <w:rsid w:val="00C727C6"/>
    <w:rsid w:val="00C72CB7"/>
    <w:rsid w:val="00C77EC3"/>
    <w:rsid w:val="00C81889"/>
    <w:rsid w:val="00C87C8D"/>
    <w:rsid w:val="00C93470"/>
    <w:rsid w:val="00CA066B"/>
    <w:rsid w:val="00CC45E5"/>
    <w:rsid w:val="00CD690E"/>
    <w:rsid w:val="00CE645C"/>
    <w:rsid w:val="00CF360D"/>
    <w:rsid w:val="00CF6A40"/>
    <w:rsid w:val="00D011B1"/>
    <w:rsid w:val="00D17162"/>
    <w:rsid w:val="00D35B48"/>
    <w:rsid w:val="00D42449"/>
    <w:rsid w:val="00D4393E"/>
    <w:rsid w:val="00D479FC"/>
    <w:rsid w:val="00D51058"/>
    <w:rsid w:val="00D57DDB"/>
    <w:rsid w:val="00D86F12"/>
    <w:rsid w:val="00D95517"/>
    <w:rsid w:val="00DA15D9"/>
    <w:rsid w:val="00DC55D2"/>
    <w:rsid w:val="00DC676C"/>
    <w:rsid w:val="00DE28C8"/>
    <w:rsid w:val="00DF1B7B"/>
    <w:rsid w:val="00DF3804"/>
    <w:rsid w:val="00E05A6F"/>
    <w:rsid w:val="00E0627E"/>
    <w:rsid w:val="00E12114"/>
    <w:rsid w:val="00E2412D"/>
    <w:rsid w:val="00E25DBF"/>
    <w:rsid w:val="00E27691"/>
    <w:rsid w:val="00E3770A"/>
    <w:rsid w:val="00E42D50"/>
    <w:rsid w:val="00E4660B"/>
    <w:rsid w:val="00E46889"/>
    <w:rsid w:val="00E636A1"/>
    <w:rsid w:val="00E678DD"/>
    <w:rsid w:val="00E7298F"/>
    <w:rsid w:val="00E8158D"/>
    <w:rsid w:val="00E87C45"/>
    <w:rsid w:val="00E9010E"/>
    <w:rsid w:val="00E9237C"/>
    <w:rsid w:val="00E96F53"/>
    <w:rsid w:val="00E97326"/>
    <w:rsid w:val="00EB074D"/>
    <w:rsid w:val="00EB4D92"/>
    <w:rsid w:val="00ED60D8"/>
    <w:rsid w:val="00EF0340"/>
    <w:rsid w:val="00F306C6"/>
    <w:rsid w:val="00F32D1E"/>
    <w:rsid w:val="00F33BA7"/>
    <w:rsid w:val="00F35CEA"/>
    <w:rsid w:val="00F37A3A"/>
    <w:rsid w:val="00F45847"/>
    <w:rsid w:val="00F62016"/>
    <w:rsid w:val="00F84A35"/>
    <w:rsid w:val="00F91FD9"/>
    <w:rsid w:val="00F94FB4"/>
    <w:rsid w:val="00F9708B"/>
    <w:rsid w:val="00FA139B"/>
    <w:rsid w:val="00FB2C2D"/>
    <w:rsid w:val="00FC4D43"/>
    <w:rsid w:val="00FC6D51"/>
    <w:rsid w:val="00FD3D7F"/>
    <w:rsid w:val="00FE0007"/>
    <w:rsid w:val="00FE741E"/>
    <w:rsid w:val="00FF064A"/>
    <w:rsid w:val="00FF56CE"/>
    <w:rsid w:val="00FF6BD6"/>
    <w:rsid w:val="00FF7D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5BB1406"/>
  <w15:chartTrackingRefBased/>
  <w15:docId w15:val="{1D48EB69-42D3-4EA4-BCA5-E30B4C564E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Times New Roman" w:hAnsi="Times New Roman" w:cs="Times New Roman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659DF"/>
    <w:pPr>
      <w:keepNext/>
      <w:keepLines/>
      <w:spacing w:before="240" w:after="120" w:line="240" w:lineRule="auto"/>
      <w:outlineLvl w:val="0"/>
    </w:pPr>
    <w:rPr>
      <w:rFonts w:ascii="Times New Roman" w:eastAsiaTheme="majorEastAsia" w:cstheme="majorBidi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9560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8A386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A386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A386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A386A"/>
    <w:rPr>
      <w:rFonts w:ascii="Calibri" w:hAnsi="Calibri" w:cs="Calibri"/>
      <w:noProof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F32D1E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32D1E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F32D1E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B3646A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3646A"/>
  </w:style>
  <w:style w:type="paragraph" w:styleId="Footer">
    <w:name w:val="footer"/>
    <w:basedOn w:val="Normal"/>
    <w:link w:val="FooterChar"/>
    <w:uiPriority w:val="99"/>
    <w:unhideWhenUsed/>
    <w:rsid w:val="00B3646A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3646A"/>
  </w:style>
  <w:style w:type="character" w:styleId="Hyperlink">
    <w:name w:val="Hyperlink"/>
    <w:basedOn w:val="DefaultParagraphFont"/>
    <w:uiPriority w:val="99"/>
    <w:unhideWhenUsed/>
    <w:rsid w:val="00E678DD"/>
    <w:rPr>
      <w:color w:val="0000FF"/>
      <w:u w:val="single"/>
    </w:rPr>
  </w:style>
  <w:style w:type="character" w:styleId="Mention">
    <w:name w:val="Mention"/>
    <w:basedOn w:val="DefaultParagraphFont"/>
    <w:uiPriority w:val="99"/>
    <w:semiHidden/>
    <w:unhideWhenUsed/>
    <w:rsid w:val="006A6E7C"/>
    <w:rPr>
      <w:color w:val="2B579A"/>
      <w:shd w:val="clear" w:color="auto" w:fill="E6E6E6"/>
    </w:rPr>
  </w:style>
  <w:style w:type="character" w:customStyle="1" w:styleId="Heading1Char">
    <w:name w:val="Heading 1 Char"/>
    <w:basedOn w:val="DefaultParagraphFont"/>
    <w:link w:val="Heading1"/>
    <w:uiPriority w:val="9"/>
    <w:rsid w:val="009659DF"/>
    <w:rPr>
      <w:rFonts w:ascii="Times New Roman" w:eastAsiaTheme="majorEastAsia" w:cstheme="majorBidi"/>
      <w:sz w:val="32"/>
      <w:szCs w:val="32"/>
    </w:rPr>
  </w:style>
  <w:style w:type="paragraph" w:customStyle="1" w:styleId="Heading11">
    <w:name w:val="Heading 11"/>
    <w:basedOn w:val="Normal"/>
    <w:next w:val="Normal"/>
    <w:link w:val="Heading1Char"/>
    <w:uiPriority w:val="9"/>
    <w:qFormat/>
    <w:rsid w:val="00EB4D92"/>
    <w:pPr>
      <w:keepNext/>
      <w:keepLines/>
      <w:spacing w:before="240" w:after="0"/>
      <w:outlineLvl w:val="0"/>
    </w:pPr>
    <w:rPr>
      <w:rFonts w:ascii="Times New Roman" w:eastAsiaTheme="majorEastAsia" w:cstheme="majorBidi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98161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286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815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378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437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378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72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282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673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520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878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882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5BF9B1F-7BA7-458E-9588-BC785A7037F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6</Pages>
  <Words>13595</Words>
  <Characters>77497</Characters>
  <Application>Microsoft Office Word</Application>
  <DocSecurity>0</DocSecurity>
  <Lines>645</Lines>
  <Paragraphs>18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09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briel Teku</dc:creator>
  <cp:keywords/>
  <dc:description/>
  <cp:lastModifiedBy>Gabriel Teku</cp:lastModifiedBy>
  <cp:revision>2</cp:revision>
  <dcterms:created xsi:type="dcterms:W3CDTF">2017-05-28T16:53:00Z</dcterms:created>
  <dcterms:modified xsi:type="dcterms:W3CDTF">2018-03-07T11:49:00Z</dcterms:modified>
</cp:coreProperties>
</file>